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3214A" w:rsidRDefault="0083214A" w:rsidP="0083214A">
      <w:pPr>
        <w:spacing w:line="480" w:lineRule="auto"/>
      </w:pPr>
      <w:r w:rsidRPr="00EE0566">
        <w:rPr>
          <w:b/>
        </w:rPr>
        <w:t>Title:</w:t>
      </w:r>
      <w:r>
        <w:t xml:space="preserve"> The distribution and spread of susceptible and resistant </w:t>
      </w:r>
      <w:proofErr w:type="spellStart"/>
      <w:r>
        <w:rPr>
          <w:i/>
          <w:iCs/>
        </w:rPr>
        <w:t>Neisseria</w:t>
      </w:r>
      <w:proofErr w:type="spellEnd"/>
      <w:r>
        <w:rPr>
          <w:i/>
          <w:iCs/>
        </w:rPr>
        <w:t xml:space="preserve"> </w:t>
      </w:r>
      <w:proofErr w:type="spellStart"/>
      <w:r>
        <w:rPr>
          <w:i/>
          <w:iCs/>
        </w:rPr>
        <w:t>gonorrhoeae</w:t>
      </w:r>
      <w:proofErr w:type="spellEnd"/>
      <w:r>
        <w:rPr>
          <w:i/>
          <w:iCs/>
        </w:rPr>
        <w:t xml:space="preserve"> </w:t>
      </w:r>
      <w:r>
        <w:t>across demographic groups in a major metropolitan center</w:t>
      </w:r>
    </w:p>
    <w:p w:rsidR="0083214A" w:rsidRDefault="0083214A" w:rsidP="0083214A">
      <w:pPr>
        <w:spacing w:after="0" w:line="480" w:lineRule="auto"/>
      </w:pPr>
      <w:r w:rsidRPr="00EE0566">
        <w:rPr>
          <w:b/>
        </w:rPr>
        <w:t>Authors:</w:t>
      </w:r>
      <w:r>
        <w:rPr>
          <w:b/>
        </w:rPr>
        <w:t xml:space="preserve"> </w:t>
      </w:r>
      <w:r w:rsidRPr="00D07F3C">
        <w:t>Tatum D. Mortimer</w:t>
      </w:r>
      <w:r w:rsidRPr="002B3A2A">
        <w:t>,</w:t>
      </w:r>
      <w:r>
        <w:t xml:space="preserve"> </w:t>
      </w:r>
      <w:proofErr w:type="spellStart"/>
      <w:r w:rsidRPr="00785D2E">
        <w:t>Preeti</w:t>
      </w:r>
      <w:proofErr w:type="spellEnd"/>
      <w:r w:rsidRPr="00785D2E">
        <w:t xml:space="preserve"> </w:t>
      </w:r>
      <w:proofErr w:type="spellStart"/>
      <w:r w:rsidRPr="00785D2E">
        <w:t>Pathela</w:t>
      </w:r>
      <w:proofErr w:type="spellEnd"/>
      <w:r>
        <w:t xml:space="preserve">, </w:t>
      </w:r>
      <w:r w:rsidRPr="00785D2E">
        <w:t>Addie Crawley</w:t>
      </w:r>
      <w:r>
        <w:t xml:space="preserve">, Jennifer L. </w:t>
      </w:r>
      <w:proofErr w:type="spellStart"/>
      <w:r>
        <w:t>Rakeman</w:t>
      </w:r>
      <w:proofErr w:type="spellEnd"/>
      <w:r>
        <w:t xml:space="preserve">, Ying Lin, Simon R. Harris, Susan Blank, Julia A. </w:t>
      </w:r>
      <w:proofErr w:type="spellStart"/>
      <w:r>
        <w:t>Schillinger</w:t>
      </w:r>
      <w:proofErr w:type="spellEnd"/>
      <w:r>
        <w:t xml:space="preserve">, </w:t>
      </w:r>
      <w:r w:rsidRPr="002B3A2A">
        <w:t>Yonatan</w:t>
      </w:r>
      <w:r>
        <w:t xml:space="preserve"> H.</w:t>
      </w:r>
      <w:r w:rsidRPr="002B3A2A">
        <w:t xml:space="preserve"> Grad</w:t>
      </w:r>
    </w:p>
    <w:p w:rsidR="0083214A" w:rsidRDefault="0083214A" w:rsidP="0083214A">
      <w:pPr>
        <w:spacing w:after="0" w:line="480" w:lineRule="auto"/>
      </w:pPr>
    </w:p>
    <w:sdt>
      <w:sdtPr>
        <w:rPr>
          <w:b w:val="0"/>
        </w:rPr>
        <w:id w:val="1414669092"/>
        <w:docPartObj>
          <w:docPartGallery w:val="Table of Contents"/>
          <w:docPartUnique/>
        </w:docPartObj>
      </w:sdtPr>
      <w:sdtEndPr>
        <w:rPr>
          <w:bCs/>
          <w:noProof/>
        </w:rPr>
      </w:sdtEndPr>
      <w:sdtContent>
        <w:p w:rsidR="0083214A" w:rsidRDefault="0083214A" w:rsidP="0083214A">
          <w:pPr>
            <w:pStyle w:val="TOCHeading"/>
          </w:pPr>
          <w:r>
            <w:t>Supplementary Material</w:t>
          </w:r>
        </w:p>
        <w:p w:rsidR="00B61862" w:rsidRDefault="00D83E2C">
          <w:pPr>
            <w:pStyle w:val="TOC1"/>
            <w:tabs>
              <w:tab w:val="right" w:leader="dot" w:pos="9350"/>
            </w:tabs>
            <w:rPr>
              <w:rFonts w:asciiTheme="minorHAnsi" w:eastAsiaTheme="minorEastAsia" w:hAnsiTheme="minorHAnsi" w:cstheme="minorBidi"/>
              <w:noProof/>
            </w:rPr>
          </w:pPr>
          <w:r w:rsidRPr="00D83E2C">
            <w:fldChar w:fldCharType="begin"/>
          </w:r>
          <w:r w:rsidR="0083214A">
            <w:instrText xml:space="preserve"> TOC \o "1-3" \h \z \u </w:instrText>
          </w:r>
          <w:r w:rsidRPr="00D83E2C">
            <w:fldChar w:fldCharType="separate"/>
          </w:r>
          <w:hyperlink w:anchor="_Toc46404263" w:history="1">
            <w:r w:rsidR="00B61862" w:rsidRPr="00465784">
              <w:rPr>
                <w:rStyle w:val="Hyperlink"/>
                <w:noProof/>
              </w:rPr>
              <w:t>Supplementary Text</w:t>
            </w:r>
            <w:r w:rsidR="00B61862">
              <w:rPr>
                <w:noProof/>
                <w:webHidden/>
              </w:rPr>
              <w:tab/>
            </w:r>
            <w:r>
              <w:rPr>
                <w:noProof/>
                <w:webHidden/>
              </w:rPr>
              <w:fldChar w:fldCharType="begin"/>
            </w:r>
            <w:r w:rsidR="00B61862">
              <w:rPr>
                <w:noProof/>
                <w:webHidden/>
              </w:rPr>
              <w:instrText xml:space="preserve"> PAGEREF _Toc46404263 \h </w:instrText>
            </w:r>
            <w:r>
              <w:rPr>
                <w:noProof/>
                <w:webHidden/>
              </w:rPr>
            </w:r>
            <w:r>
              <w:rPr>
                <w:noProof/>
                <w:webHidden/>
              </w:rPr>
              <w:fldChar w:fldCharType="separate"/>
            </w:r>
            <w:r w:rsidR="00B61862">
              <w:rPr>
                <w:noProof/>
                <w:webHidden/>
              </w:rPr>
              <w:t>2</w:t>
            </w:r>
            <w:r>
              <w:rPr>
                <w:noProof/>
                <w:webHidden/>
              </w:rPr>
              <w:fldChar w:fldCharType="end"/>
            </w:r>
          </w:hyperlink>
        </w:p>
        <w:p w:rsidR="00B61862" w:rsidRDefault="00D83E2C">
          <w:pPr>
            <w:pStyle w:val="TOC1"/>
            <w:tabs>
              <w:tab w:val="right" w:leader="dot" w:pos="9350"/>
            </w:tabs>
            <w:rPr>
              <w:rFonts w:asciiTheme="minorHAnsi" w:eastAsiaTheme="minorEastAsia" w:hAnsiTheme="minorHAnsi" w:cstheme="minorBidi"/>
              <w:noProof/>
            </w:rPr>
          </w:pPr>
          <w:hyperlink w:anchor="_Toc46404264" w:history="1">
            <w:r w:rsidR="00B61862" w:rsidRPr="00465784">
              <w:rPr>
                <w:rStyle w:val="Hyperlink"/>
                <w:noProof/>
              </w:rPr>
              <w:t>Supplementary Table 4. Clustering of isolates with 12 SNP cutoff and addition of nested isolates.</w:t>
            </w:r>
            <w:r w:rsidR="00B61862">
              <w:rPr>
                <w:noProof/>
                <w:webHidden/>
              </w:rPr>
              <w:tab/>
            </w:r>
            <w:r>
              <w:rPr>
                <w:noProof/>
                <w:webHidden/>
              </w:rPr>
              <w:fldChar w:fldCharType="begin"/>
            </w:r>
            <w:r w:rsidR="00B61862">
              <w:rPr>
                <w:noProof/>
                <w:webHidden/>
              </w:rPr>
              <w:instrText xml:space="preserve"> PAGEREF _Toc46404264 \h </w:instrText>
            </w:r>
            <w:r>
              <w:rPr>
                <w:noProof/>
                <w:webHidden/>
              </w:rPr>
            </w:r>
            <w:r>
              <w:rPr>
                <w:noProof/>
                <w:webHidden/>
              </w:rPr>
              <w:fldChar w:fldCharType="separate"/>
            </w:r>
            <w:r w:rsidR="00B61862">
              <w:rPr>
                <w:noProof/>
                <w:webHidden/>
              </w:rPr>
              <w:t>2</w:t>
            </w:r>
            <w:r>
              <w:rPr>
                <w:noProof/>
                <w:webHidden/>
              </w:rPr>
              <w:fldChar w:fldCharType="end"/>
            </w:r>
          </w:hyperlink>
        </w:p>
        <w:p w:rsidR="00B61862" w:rsidRDefault="00D83E2C">
          <w:pPr>
            <w:pStyle w:val="TOC1"/>
            <w:tabs>
              <w:tab w:val="right" w:leader="dot" w:pos="9350"/>
            </w:tabs>
            <w:rPr>
              <w:rFonts w:asciiTheme="minorHAnsi" w:eastAsiaTheme="minorEastAsia" w:hAnsiTheme="minorHAnsi" w:cstheme="minorBidi"/>
              <w:noProof/>
            </w:rPr>
          </w:pPr>
          <w:hyperlink w:anchor="_Toc46404265" w:history="1">
            <w:r w:rsidR="00B61862" w:rsidRPr="00465784">
              <w:rPr>
                <w:rStyle w:val="Hyperlink"/>
                <w:noProof/>
              </w:rPr>
              <w:t>References</w:t>
            </w:r>
            <w:r w:rsidR="00B61862">
              <w:rPr>
                <w:noProof/>
                <w:webHidden/>
              </w:rPr>
              <w:tab/>
            </w:r>
            <w:r>
              <w:rPr>
                <w:noProof/>
                <w:webHidden/>
              </w:rPr>
              <w:fldChar w:fldCharType="begin"/>
            </w:r>
            <w:r w:rsidR="00B61862">
              <w:rPr>
                <w:noProof/>
                <w:webHidden/>
              </w:rPr>
              <w:instrText xml:space="preserve"> PAGEREF _Toc46404265 \h </w:instrText>
            </w:r>
            <w:r>
              <w:rPr>
                <w:noProof/>
                <w:webHidden/>
              </w:rPr>
            </w:r>
            <w:r>
              <w:rPr>
                <w:noProof/>
                <w:webHidden/>
              </w:rPr>
              <w:fldChar w:fldCharType="separate"/>
            </w:r>
            <w:r w:rsidR="00B61862">
              <w:rPr>
                <w:noProof/>
                <w:webHidden/>
              </w:rPr>
              <w:t>3</w:t>
            </w:r>
            <w:r>
              <w:rPr>
                <w:noProof/>
                <w:webHidden/>
              </w:rPr>
              <w:fldChar w:fldCharType="end"/>
            </w:r>
          </w:hyperlink>
        </w:p>
        <w:p w:rsidR="00B61862" w:rsidRDefault="00D83E2C">
          <w:pPr>
            <w:pStyle w:val="TOC1"/>
            <w:tabs>
              <w:tab w:val="right" w:leader="dot" w:pos="9350"/>
            </w:tabs>
            <w:rPr>
              <w:rFonts w:asciiTheme="minorHAnsi" w:eastAsiaTheme="minorEastAsia" w:hAnsiTheme="minorHAnsi" w:cstheme="minorBidi"/>
              <w:noProof/>
            </w:rPr>
          </w:pPr>
          <w:hyperlink w:anchor="_Toc46404266" w:history="1">
            <w:r w:rsidR="00B61862" w:rsidRPr="00465784">
              <w:rPr>
                <w:rStyle w:val="Hyperlink"/>
                <w:noProof/>
              </w:rPr>
              <w:t>Supplementary Figures</w:t>
            </w:r>
            <w:r w:rsidR="00B61862">
              <w:rPr>
                <w:noProof/>
                <w:webHidden/>
              </w:rPr>
              <w:tab/>
            </w:r>
            <w:r>
              <w:rPr>
                <w:noProof/>
                <w:webHidden/>
              </w:rPr>
              <w:fldChar w:fldCharType="begin"/>
            </w:r>
            <w:r w:rsidR="00B61862">
              <w:rPr>
                <w:noProof/>
                <w:webHidden/>
              </w:rPr>
              <w:instrText xml:space="preserve"> PAGEREF _Toc46404266 \h </w:instrText>
            </w:r>
            <w:r>
              <w:rPr>
                <w:noProof/>
                <w:webHidden/>
              </w:rPr>
            </w:r>
            <w:r>
              <w:rPr>
                <w:noProof/>
                <w:webHidden/>
              </w:rPr>
              <w:fldChar w:fldCharType="separate"/>
            </w:r>
            <w:r w:rsidR="00B61862">
              <w:rPr>
                <w:noProof/>
                <w:webHidden/>
              </w:rPr>
              <w:t>4</w:t>
            </w:r>
            <w:r>
              <w:rPr>
                <w:noProof/>
                <w:webHidden/>
              </w:rPr>
              <w:fldChar w:fldCharType="end"/>
            </w:r>
          </w:hyperlink>
        </w:p>
        <w:p w:rsidR="00B61862" w:rsidRDefault="00D83E2C">
          <w:pPr>
            <w:pStyle w:val="TOC2"/>
            <w:tabs>
              <w:tab w:val="right" w:leader="dot" w:pos="9350"/>
            </w:tabs>
            <w:rPr>
              <w:rFonts w:asciiTheme="minorHAnsi" w:eastAsiaTheme="minorEastAsia" w:hAnsiTheme="minorHAnsi" w:cstheme="minorBidi"/>
              <w:noProof/>
            </w:rPr>
          </w:pPr>
          <w:hyperlink w:anchor="_Toc46404267" w:history="1">
            <w:r w:rsidR="00B61862" w:rsidRPr="00465784">
              <w:rPr>
                <w:rStyle w:val="Hyperlink"/>
                <w:noProof/>
              </w:rPr>
              <w:t xml:space="preserve">Supplementary Figure 1. Clustering of </w:t>
            </w:r>
            <w:r w:rsidR="00B61862" w:rsidRPr="00465784">
              <w:rPr>
                <w:rStyle w:val="Hyperlink"/>
                <w:i/>
                <w:noProof/>
              </w:rPr>
              <w:t>N. gonorrhoeae</w:t>
            </w:r>
            <w:r w:rsidR="00B61862" w:rsidRPr="00465784">
              <w:rPr>
                <w:rStyle w:val="Hyperlink"/>
                <w:noProof/>
              </w:rPr>
              <w:t xml:space="preserve"> isolates from New York City.</w:t>
            </w:r>
            <w:r w:rsidR="00B61862">
              <w:rPr>
                <w:noProof/>
                <w:webHidden/>
              </w:rPr>
              <w:tab/>
            </w:r>
            <w:r>
              <w:rPr>
                <w:noProof/>
                <w:webHidden/>
              </w:rPr>
              <w:fldChar w:fldCharType="begin"/>
            </w:r>
            <w:r w:rsidR="00B61862">
              <w:rPr>
                <w:noProof/>
                <w:webHidden/>
              </w:rPr>
              <w:instrText xml:space="preserve"> PAGEREF _Toc46404267 \h </w:instrText>
            </w:r>
            <w:r>
              <w:rPr>
                <w:noProof/>
                <w:webHidden/>
              </w:rPr>
            </w:r>
            <w:r>
              <w:rPr>
                <w:noProof/>
                <w:webHidden/>
              </w:rPr>
              <w:fldChar w:fldCharType="separate"/>
            </w:r>
            <w:r w:rsidR="00B61862">
              <w:rPr>
                <w:noProof/>
                <w:webHidden/>
              </w:rPr>
              <w:t>4</w:t>
            </w:r>
            <w:r>
              <w:rPr>
                <w:noProof/>
                <w:webHidden/>
              </w:rPr>
              <w:fldChar w:fldCharType="end"/>
            </w:r>
          </w:hyperlink>
        </w:p>
        <w:p w:rsidR="00B61862" w:rsidRDefault="00D83E2C">
          <w:pPr>
            <w:pStyle w:val="TOC2"/>
            <w:tabs>
              <w:tab w:val="right" w:leader="dot" w:pos="9350"/>
            </w:tabs>
            <w:rPr>
              <w:rFonts w:asciiTheme="minorHAnsi" w:eastAsiaTheme="minorEastAsia" w:hAnsiTheme="minorHAnsi" w:cstheme="minorBidi"/>
              <w:noProof/>
            </w:rPr>
          </w:pPr>
          <w:hyperlink w:anchor="_Toc46404268" w:history="1">
            <w:r w:rsidR="00B61862" w:rsidRPr="00465784">
              <w:rPr>
                <w:rStyle w:val="Hyperlink"/>
                <w:noProof/>
              </w:rPr>
              <w:t>Supplementary Figure 2. Genetic distance between isolates in patients with multiple samples.</w:t>
            </w:r>
            <w:r w:rsidR="00B61862">
              <w:rPr>
                <w:noProof/>
                <w:webHidden/>
              </w:rPr>
              <w:tab/>
            </w:r>
            <w:r>
              <w:rPr>
                <w:noProof/>
                <w:webHidden/>
              </w:rPr>
              <w:fldChar w:fldCharType="begin"/>
            </w:r>
            <w:r w:rsidR="00B61862">
              <w:rPr>
                <w:noProof/>
                <w:webHidden/>
              </w:rPr>
              <w:instrText xml:space="preserve"> PAGEREF _Toc46404268 \h </w:instrText>
            </w:r>
            <w:r>
              <w:rPr>
                <w:noProof/>
                <w:webHidden/>
              </w:rPr>
            </w:r>
            <w:r>
              <w:rPr>
                <w:noProof/>
                <w:webHidden/>
              </w:rPr>
              <w:fldChar w:fldCharType="separate"/>
            </w:r>
            <w:r w:rsidR="00B61862">
              <w:rPr>
                <w:noProof/>
                <w:webHidden/>
              </w:rPr>
              <w:t>5</w:t>
            </w:r>
            <w:r>
              <w:rPr>
                <w:noProof/>
                <w:webHidden/>
              </w:rPr>
              <w:fldChar w:fldCharType="end"/>
            </w:r>
          </w:hyperlink>
        </w:p>
        <w:p w:rsidR="00B61862" w:rsidRDefault="00D83E2C">
          <w:pPr>
            <w:pStyle w:val="TOC2"/>
            <w:tabs>
              <w:tab w:val="right" w:leader="dot" w:pos="9350"/>
            </w:tabs>
            <w:rPr>
              <w:rFonts w:asciiTheme="minorHAnsi" w:eastAsiaTheme="minorEastAsia" w:hAnsiTheme="minorHAnsi" w:cstheme="minorBidi"/>
              <w:noProof/>
            </w:rPr>
          </w:pPr>
          <w:hyperlink w:anchor="_Toc46404269" w:history="1">
            <w:r w:rsidR="00B61862" w:rsidRPr="00465784">
              <w:rPr>
                <w:rStyle w:val="Hyperlink"/>
                <w:noProof/>
              </w:rPr>
              <w:t>Supplementary Figure 3. The association between MICs and sexual behavior is explained by lineage differences for ceftriaxone and azithromycin.</w:t>
            </w:r>
            <w:r w:rsidR="00B61862">
              <w:rPr>
                <w:noProof/>
                <w:webHidden/>
              </w:rPr>
              <w:tab/>
            </w:r>
            <w:r>
              <w:rPr>
                <w:noProof/>
                <w:webHidden/>
              </w:rPr>
              <w:fldChar w:fldCharType="begin"/>
            </w:r>
            <w:r w:rsidR="00B61862">
              <w:rPr>
                <w:noProof/>
                <w:webHidden/>
              </w:rPr>
              <w:instrText xml:space="preserve"> PAGEREF _Toc46404269 \h </w:instrText>
            </w:r>
            <w:r>
              <w:rPr>
                <w:noProof/>
                <w:webHidden/>
              </w:rPr>
            </w:r>
            <w:r>
              <w:rPr>
                <w:noProof/>
                <w:webHidden/>
              </w:rPr>
              <w:fldChar w:fldCharType="separate"/>
            </w:r>
            <w:r w:rsidR="00B61862">
              <w:rPr>
                <w:noProof/>
                <w:webHidden/>
              </w:rPr>
              <w:t>6</w:t>
            </w:r>
            <w:r>
              <w:rPr>
                <w:noProof/>
                <w:webHidden/>
              </w:rPr>
              <w:fldChar w:fldCharType="end"/>
            </w:r>
          </w:hyperlink>
        </w:p>
        <w:p w:rsidR="00B61862" w:rsidRDefault="00D83E2C">
          <w:pPr>
            <w:pStyle w:val="TOC2"/>
            <w:tabs>
              <w:tab w:val="right" w:leader="dot" w:pos="9350"/>
            </w:tabs>
            <w:rPr>
              <w:rFonts w:asciiTheme="minorHAnsi" w:eastAsiaTheme="minorEastAsia" w:hAnsiTheme="minorHAnsi" w:cstheme="minorBidi"/>
              <w:noProof/>
            </w:rPr>
          </w:pPr>
          <w:hyperlink w:anchor="_Toc46404270" w:history="1">
            <w:r w:rsidR="00B61862" w:rsidRPr="00465784">
              <w:rPr>
                <w:rStyle w:val="Hyperlink"/>
                <w:noProof/>
              </w:rPr>
              <w:t>Supplementary Figure 4. MSM race/ethnicity is associated with ciprofloxacin MICs.</w:t>
            </w:r>
            <w:r w:rsidR="00B61862">
              <w:rPr>
                <w:noProof/>
                <w:webHidden/>
              </w:rPr>
              <w:tab/>
            </w:r>
            <w:r>
              <w:rPr>
                <w:noProof/>
                <w:webHidden/>
              </w:rPr>
              <w:fldChar w:fldCharType="begin"/>
            </w:r>
            <w:r w:rsidR="00B61862">
              <w:rPr>
                <w:noProof/>
                <w:webHidden/>
              </w:rPr>
              <w:instrText xml:space="preserve"> PAGEREF _Toc46404270 \h </w:instrText>
            </w:r>
            <w:r>
              <w:rPr>
                <w:noProof/>
                <w:webHidden/>
              </w:rPr>
            </w:r>
            <w:r>
              <w:rPr>
                <w:noProof/>
                <w:webHidden/>
              </w:rPr>
              <w:fldChar w:fldCharType="separate"/>
            </w:r>
            <w:r w:rsidR="00B61862">
              <w:rPr>
                <w:noProof/>
                <w:webHidden/>
              </w:rPr>
              <w:t>7</w:t>
            </w:r>
            <w:r>
              <w:rPr>
                <w:noProof/>
                <w:webHidden/>
              </w:rPr>
              <w:fldChar w:fldCharType="end"/>
            </w:r>
          </w:hyperlink>
        </w:p>
        <w:p w:rsidR="0083214A" w:rsidRDefault="00D83E2C">
          <w:r>
            <w:rPr>
              <w:b/>
              <w:bCs/>
              <w:noProof/>
            </w:rPr>
            <w:fldChar w:fldCharType="end"/>
          </w:r>
        </w:p>
      </w:sdtContent>
    </w:sdt>
    <w:p w:rsidR="0083214A" w:rsidRDefault="0083214A" w:rsidP="0083214A">
      <w:pPr>
        <w:spacing w:after="0" w:line="480" w:lineRule="auto"/>
        <w:rPr>
          <w:vertAlign w:val="superscript"/>
        </w:rPr>
      </w:pPr>
    </w:p>
    <w:p w:rsidR="0083214A" w:rsidRDefault="0083214A">
      <w:pPr>
        <w:rPr>
          <w:b/>
        </w:rPr>
      </w:pPr>
      <w:r>
        <w:rPr>
          <w:b/>
        </w:rPr>
        <w:br w:type="page"/>
      </w:r>
      <w:bookmarkStart w:id="0" w:name="_GoBack"/>
      <w:bookmarkEnd w:id="0"/>
    </w:p>
    <w:p w:rsidR="00E44553" w:rsidRPr="0083214A" w:rsidRDefault="00E44553" w:rsidP="0083214A">
      <w:pPr>
        <w:pStyle w:val="Heading1"/>
      </w:pPr>
      <w:bookmarkStart w:id="1" w:name="_Toc46404263"/>
      <w:r w:rsidRPr="0083214A">
        <w:lastRenderedPageBreak/>
        <w:t>Supplementary Text</w:t>
      </w:r>
      <w:bookmarkEnd w:id="1"/>
    </w:p>
    <w:p w:rsidR="00E44553" w:rsidRDefault="0005319E" w:rsidP="00BD62C8">
      <w:r w:rsidRPr="001F2270">
        <w:rPr>
          <w:i/>
        </w:rPr>
        <w:t>Defining</w:t>
      </w:r>
      <w:r w:rsidR="00A83C49" w:rsidRPr="001F2270">
        <w:rPr>
          <w:i/>
        </w:rPr>
        <w:t xml:space="preserve"> transmission clusters.</w:t>
      </w:r>
      <w:r w:rsidR="00A83C49">
        <w:t xml:space="preserve"> </w:t>
      </w:r>
      <w:r w:rsidR="00E44553">
        <w:t xml:space="preserve">We did not have information on sex partner links in our patient population, so we could not define a SNP distance cutoff consistent with sexual partnerships. While a 12 SNP cutoff, proposed based on time scaled phylogenies </w:t>
      </w:r>
      <w:r w:rsidR="00D83E2C">
        <w:fldChar w:fldCharType="begin"/>
      </w:r>
      <w:r w:rsidR="001F2270">
        <w:instrText xml:space="preserve"> ADDIN ZOTERO_ITEM CSL_CITATION {"citationID":"sVB0Ri8z","properties":{"formattedCitation":"[1]","plainCitation":"[1]","noteIndex":0},"citationItems":[{"id":39,"uris":["http://zotero.org/users/1356703/items/4P2GK5KE"],"uri":["http://zotero.org/users/1356703/items/4P2GK5KE"],"itemData":{"id":39,"type":"article-journal","abstract":"SummaryBackground\nNew approaches are urgently required to address increasing rates of gonorrhoea and the emergence and global spread of antibiotic-resistant Neisseria gonorrhoeae. We used whole-genome sequencing to study transmission and track resistance in N gonorrhoeae isolates.\nMethods\nWe did whole-genome sequencing of isolates obtained from samples collected from patients attending sexual health services in Brighton, UK, between Jan 1, 2011, and March 9, 2015. We also included isolates from other UK locations, historical isolates from Brighton, and previous data from a US study. Samples from symptomatic patients and asymptomatic sexual health screening underwent nucleic acid amplification testing; positive samples and all samples from symptomatic patients were cultured for N gonorrhoeae, and resulting isolates were whole-genome sequenced. Cefixime susceptibility testing was done in selected isolates by agar incorporation, and we used sequence data to determine multi-antigen sequence types and penA genotypes. We derived a transmission nomogram to determine the plausibility of direct or indirect transmission between any two cases depending on the time between samples: estimated mutation rates, plus diversity noted within patients across anatomical sites and probable transmission pairs, were used to fit a coalescent model to determine the number of single nucleotide polymorphisms expected.\nFindings\n1407 (98%) of 1437 Brighton isolates between Jan 1, 2011, and March 9, 2015 were successfully sequenced. We identified 1061 infections from 907 patients. 281 (26%) of these infections were indistinguishable (ie, differed by zero single nucleotide polymorphisms) from one or more previous cases, and 786 (74%) had evidence of a sampled direct or indirect Brighton source. We observed multiple related samples across geographical locations. Of 1273 infections in Brighton (including historical data), 225 (18%) were linked to another case elsewhere in the UK, and 115 (9%) to a case in the USA. Four lineages initially identified in Brighton could be linked to 70 USA sequences, including 61 from a lineage carrying the mosaic penA XXXIV allele, which is associated with reduced cefixime susceptibility.\nInterpretation\nWe present a whole-genome-sequencing-based tool for genomic contact tracing of N gonorrhoeae and demonstrate local, national, and international transmission. Whole-genome sequencing can be applied across geographical boundaries to investigate gonorrhoea transmission and to track antimicrobial resistance.\nFunding\nOxford National Institute for Health Research Health Protection Research Unit and Biomedical Research Centre.","container-title":"The Lancet Infectious Diseases","DOI":"10.1016/S1473-3099(16)30157-8","ISSN":"1473-3099","issue":"11","journalAbbreviation":"The Lancet Infectious Diseases","note":"PMID: 27427203\nPMCID: PMC5086424","page":"1295-1303","source":"ScienceDirect","title":"Whole-genome sequencing to determine transmission of Neisseria gonorrhoeae: an observational study","title-short":"Whole-genome sequencing to determine transmission of Neisseria gonorrhoeae","volume":"16","author":[{"family":"De Silva","given":"Dilrini"},{"family":"Peters","given":"Joanna"},{"family":"Cole","given":"Kevin"},{"family":"Cole","given":"Michelle J"},{"family":"Cresswell","given":"Fiona"},{"family":"Dean","given":"Gillian"},{"family":"Dave","given":"Jayshree"},{"family":"Thomas","given":"Daniel Rh"},{"family":"Foster","given":"Kirsty"},{"family":"Waldram","given":"Alison"},{"family":"Wilson","given":"Daniel J"},{"family":"Didelot","given":"Xavier"},{"family":"Grad","given":"Yonatan H"},{"family":"Crook","given":"Derrick W"},{"family":"Peto","given":"Tim E A"},{"family":"Walker","given":"A Sarah"},{"family":"Paul","given":"John"},{"family":"Eyre","given":"David W"}],"issued":{"date-parts":[["2016"]]}}}],"schema":"https://github.com/citation-style-language/schema/raw/master/csl-citation.json"} </w:instrText>
      </w:r>
      <w:r w:rsidR="00D83E2C">
        <w:fldChar w:fldCharType="separate"/>
      </w:r>
      <w:r w:rsidR="001F2270" w:rsidRPr="001F2270">
        <w:t>[1]</w:t>
      </w:r>
      <w:r w:rsidR="00D83E2C">
        <w:fldChar w:fldCharType="end"/>
      </w:r>
      <w:r w:rsidR="00E44553">
        <w:t xml:space="preserve">, is consistent with the median time between collection dates of our samples (7.7 months), other studies of transmission have used a cutoff of 10 SNPs to identify probable transmission events based on SNP differences between named partners </w:t>
      </w:r>
      <w:r w:rsidR="00D83E2C">
        <w:fldChar w:fldCharType="begin"/>
      </w:r>
      <w:r w:rsidR="001F2270">
        <w:instrText xml:space="preserve"> ADDIN ZOTERO_ITEM CSL_CITATION {"citationID":"I1o84VHK","properties":{"formattedCitation":"[2]","plainCitation":"[2]","noteIndex":0},"citationItems":[{"id":2062,"uris":["http://zotero.org/users/1356703/items/X6KJ4RVK"],"uri":["http://zotero.org/users/1356703/items/X6KJ4RVK"],"itemData":{"id":2062,"type":"article-journal","abstract":"Here, Williamson et al. combine epidemiological and genomic analysis of 2,186 Neisseria gonorrhoeae isolates from Australia and show that men who have sex with men and women are a possible ‘bridging’ population between men who have sex with men and heterosexuals.","container-title":"Nature Communications","DOI":"10.1038/s41467-019-12053-4","ISSN":"2041-1723","issue":"1","journalAbbreviation":"Nat Commun","language":"en","page":"1-10","source":"www.nature.com","title":"Bridging of Neisseria gonorrhoeae lineages across sexual networks in the HIV pre-exposure prophylaxis era","volume":"10","author":[{"family":"Williamson","given":"Deborah A."},{"family":"Chow","given":"Eric P. F."},{"family":"Gorrie","given":"Claire L."},{"family":"Seemann","given":"Torsten"},{"family":"Ingle","given":"Danielle J."},{"family":"Higgins","given":"Nasra"},{"family":"Easton","given":"Marion"},{"family":"Taiaroa","given":"George"},{"family":"Grad","given":"Yonatan H."},{"family":"Kwong","given":"Jason C."},{"family":"Fairley","given":"Christopher K."},{"family":"Chen","given":"Marcus Y."},{"family":"Howden","given":"Benjamin P."}],"issued":{"date-parts":[["2019",9,5]]}}}],"schema":"https://github.com/citation-style-language/schema/raw/master/csl-citation.json"} </w:instrText>
      </w:r>
      <w:r w:rsidR="00D83E2C">
        <w:fldChar w:fldCharType="separate"/>
      </w:r>
      <w:r w:rsidR="001F2270" w:rsidRPr="001F2270">
        <w:t>[2]</w:t>
      </w:r>
      <w:r w:rsidR="00D83E2C">
        <w:fldChar w:fldCharType="end"/>
      </w:r>
      <w:r w:rsidR="00E44553">
        <w:t xml:space="preserve">. On clustering isolates based on the more conservative SNP distance (10 SNPs), we observed that isolates nested within a cluster on the phylogeny were not included in the cluster using our method because the genetic distances between the isolate and other members of the cluster were greater than the SNP cutoff (Supplementary Figure 1). One explanation for increased SNP distances could be that the specimen from which the isolate was cultured was collected at a different time compared to other isolates in the cluster, and therefore, presumably a greater number of mutations had accumulated than our SNP cutoff. However, we found that 74% of nested isolates or clusters had specimen collection dates within the range of the cluster. Manual inspection of these isolates showed that the genomes contained unique recombination events identified by </w:t>
      </w:r>
      <w:proofErr w:type="spellStart"/>
      <w:r w:rsidR="00E44553">
        <w:t>Gubbins</w:t>
      </w:r>
      <w:proofErr w:type="spellEnd"/>
      <w:r w:rsidR="00E44553">
        <w:t xml:space="preserve"> </w:t>
      </w:r>
      <w:r w:rsidR="00D83E2C">
        <w:fldChar w:fldCharType="begin"/>
      </w:r>
      <w:r w:rsidR="001F2270">
        <w:instrText xml:space="preserve"> ADDIN ZOTERO_ITEM CSL_CITATION {"citationID":"zQERlFhG","properties":{"formattedCitation":"[3]","plainCitation":"[3]","noteIndex":0},"citationItems":[{"id":1196,"uris":["http://zotero.org/users/1356703/items/9TQ7642J"],"uri":["http://zotero.org/users/1356703/items/9TQ7642J"],"itemData":{"id":1196,"type":"article-journal","abstract":"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flexible approaches able to account for recombination when reconstructing isolates’ recent diversifi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container-title":"Nucleic Acids Research","DOI":"10.1093/nar/gku1196","ISSN":"0305-1048, 1362-4962","issue":"3","journalAbbreviation":"Nucl. Acids Res.","language":"en","note":"PMID: 25414349","page":"e15-e15","source":"nar.oxfordjournals.org","title":"Rapid phylogenetic analysis of large samples of recombinant bacterial whole genome sequences using Gubbins","volume":"43","author":[{"family":"Croucher","given":"Nicholas J."},{"family":"Page","given":"Andrew J."},{"family":"Connor","given":"Thomas R."},{"family":"Delaney","given":"Aidan J."},{"family":"Keane","given":"Jacqueline A."},{"family":"Bentley","given":"Stephen D."},{"family":"Parkhill","given":"Julian"},{"family":"Harris","given":"Simon R."}],"issued":{"date-parts":[["2015",2,18]]}}}],"schema":"https://github.com/citation-style-language/schema/raw/master/csl-citation.json"} </w:instrText>
      </w:r>
      <w:r w:rsidR="00D83E2C">
        <w:fldChar w:fldCharType="separate"/>
      </w:r>
      <w:r w:rsidR="001F2270" w:rsidRPr="001F2270">
        <w:t>[3]</w:t>
      </w:r>
      <w:r w:rsidR="00D83E2C">
        <w:fldChar w:fldCharType="end"/>
      </w:r>
      <w:r w:rsidR="00E44553">
        <w:t xml:space="preserve">; the median number of unique recombination blocks for singleton isolates nested within a cluster was 5 (IQR: 0.25-9), compared to a median of 0 (IQR: 0-3) for the entire </w:t>
      </w:r>
      <w:r w:rsidR="0007285A">
        <w:t>dataset</w:t>
      </w:r>
      <w:r w:rsidR="00E44553">
        <w:t>. We observed SNPs at the boundaries of these events or additional clusters of homoplastic SNPs not identified as recombinant, which was inflating SNP distances from the rest of the cluster (Supplementary Figure 1). Thus, we included any isolate descended from the most recent common ancestor (MRCA) of a cluster for final clustering (Supplementary Figure 2). Clustering with a 12 SNP cutoff did not substantially change the results of clustering</w:t>
      </w:r>
      <w:r w:rsidR="0083214A">
        <w:t xml:space="preserve"> analyses (Supplementary Table 4</w:t>
      </w:r>
      <w:r w:rsidR="00E44553">
        <w:t>).</w:t>
      </w:r>
    </w:p>
    <w:p w:rsidR="0083214A" w:rsidRDefault="0083214A" w:rsidP="0083214A">
      <w:pPr>
        <w:pStyle w:val="Heading1"/>
      </w:pPr>
      <w:bookmarkStart w:id="2" w:name="_Toc46404264"/>
      <w:r>
        <w:t>Supplementary Table 4. Clustering of isolates with 12 SNP cutoff and addition of nested isolates.</w:t>
      </w:r>
      <w:bookmarkEnd w:id="2"/>
      <w:r>
        <w:t xml:space="preserve"> </w:t>
      </w:r>
    </w:p>
    <w:tbl>
      <w:tblPr>
        <w:tblStyle w:val="TableGrid"/>
        <w:tblW w:w="0" w:type="auto"/>
        <w:tblLook w:val="04A0"/>
      </w:tblPr>
      <w:tblGrid>
        <w:gridCol w:w="4675"/>
        <w:gridCol w:w="4675"/>
      </w:tblGrid>
      <w:tr w:rsidR="0083214A" w:rsidTr="006A6AB9">
        <w:tc>
          <w:tcPr>
            <w:tcW w:w="4675" w:type="dxa"/>
          </w:tcPr>
          <w:p w:rsidR="0083214A" w:rsidRPr="00D04946" w:rsidRDefault="0083214A" w:rsidP="006A6AB9">
            <w:r>
              <w:t>Observation from 10 SNP cutoff</w:t>
            </w:r>
          </w:p>
        </w:tc>
        <w:tc>
          <w:tcPr>
            <w:tcW w:w="4675" w:type="dxa"/>
          </w:tcPr>
          <w:p w:rsidR="0083214A" w:rsidRPr="00A125EB" w:rsidRDefault="0083214A" w:rsidP="006A6AB9">
            <w:r>
              <w:t>Value with 12 SNP cutoff</w:t>
            </w:r>
          </w:p>
        </w:tc>
      </w:tr>
      <w:tr w:rsidR="0083214A" w:rsidTr="006A6AB9">
        <w:tc>
          <w:tcPr>
            <w:tcW w:w="4675" w:type="dxa"/>
          </w:tcPr>
          <w:p w:rsidR="0083214A" w:rsidRDefault="0083214A" w:rsidP="006A6AB9">
            <w:pPr>
              <w:rPr>
                <w:b/>
              </w:rPr>
            </w:pPr>
            <w:r w:rsidRPr="00D04946">
              <w:t xml:space="preserve">Clusters &gt;= 10 samples </w:t>
            </w:r>
            <w:r>
              <w:t>show</w:t>
            </w:r>
            <w:r w:rsidRPr="00D04946">
              <w:t xml:space="preserve"> evidence of bridging</w:t>
            </w:r>
          </w:p>
        </w:tc>
        <w:tc>
          <w:tcPr>
            <w:tcW w:w="4675" w:type="dxa"/>
          </w:tcPr>
          <w:p w:rsidR="0083214A" w:rsidRPr="00A125EB" w:rsidRDefault="0083214A" w:rsidP="006A6AB9">
            <w:r w:rsidRPr="00A125EB">
              <w:t>8/13</w:t>
            </w:r>
            <w:r>
              <w:t xml:space="preserve"> large clusters with evidence of bridging</w:t>
            </w:r>
          </w:p>
        </w:tc>
      </w:tr>
      <w:tr w:rsidR="0083214A" w:rsidTr="006A6AB9">
        <w:tc>
          <w:tcPr>
            <w:tcW w:w="4675" w:type="dxa"/>
          </w:tcPr>
          <w:p w:rsidR="0083214A" w:rsidRDefault="0083214A" w:rsidP="006A6AB9">
            <w:pPr>
              <w:rPr>
                <w:b/>
              </w:rPr>
            </w:pPr>
            <w:r>
              <w:t>A</w:t>
            </w:r>
            <w:r w:rsidRPr="00D04946">
              <w:t xml:space="preserve">ssociation between </w:t>
            </w:r>
            <w:r>
              <w:t>sexual behavior groups</w:t>
            </w:r>
            <w:r w:rsidRPr="00D04946">
              <w:t xml:space="preserve"> and clustering</w:t>
            </w:r>
          </w:p>
        </w:tc>
        <w:tc>
          <w:tcPr>
            <w:tcW w:w="4675" w:type="dxa"/>
          </w:tcPr>
          <w:p w:rsidR="0083214A" w:rsidRDefault="0083214A" w:rsidP="006A6AB9">
            <w:pPr>
              <w:rPr>
                <w:b/>
              </w:rPr>
            </w:pPr>
            <w:r w:rsidRPr="00D04946">
              <w:t>p-value = 0.0003278</w:t>
            </w:r>
          </w:p>
        </w:tc>
      </w:tr>
      <w:tr w:rsidR="0083214A" w:rsidTr="006A6AB9">
        <w:tc>
          <w:tcPr>
            <w:tcW w:w="4675" w:type="dxa"/>
          </w:tcPr>
          <w:p w:rsidR="0083214A" w:rsidRDefault="0083214A" w:rsidP="006A6AB9">
            <w:pPr>
              <w:rPr>
                <w:b/>
              </w:rPr>
            </w:pPr>
            <w:r>
              <w:t>Association between heterosexual race/ethnicity and clustering</w:t>
            </w:r>
          </w:p>
        </w:tc>
        <w:tc>
          <w:tcPr>
            <w:tcW w:w="4675" w:type="dxa"/>
          </w:tcPr>
          <w:p w:rsidR="0083214A" w:rsidRDefault="0083214A" w:rsidP="006A6AB9">
            <w:pPr>
              <w:rPr>
                <w:b/>
              </w:rPr>
            </w:pPr>
            <w:r w:rsidRPr="00D55010">
              <w:t>p-value = 0.01723</w:t>
            </w:r>
          </w:p>
        </w:tc>
      </w:tr>
    </w:tbl>
    <w:p w:rsidR="0083214A" w:rsidRDefault="0083214A" w:rsidP="00BD62C8"/>
    <w:p w:rsidR="0083214A" w:rsidRDefault="0083214A">
      <w:pPr>
        <w:rPr>
          <w:b/>
        </w:rPr>
      </w:pPr>
      <w:r>
        <w:br w:type="page"/>
      </w:r>
    </w:p>
    <w:p w:rsidR="0083214A" w:rsidRPr="0083214A" w:rsidRDefault="0083214A" w:rsidP="0083214A">
      <w:pPr>
        <w:pStyle w:val="Heading1"/>
      </w:pPr>
      <w:bookmarkStart w:id="3" w:name="_Toc46404265"/>
      <w:r w:rsidRPr="0083214A">
        <w:lastRenderedPageBreak/>
        <w:t>References</w:t>
      </w:r>
      <w:bookmarkEnd w:id="3"/>
    </w:p>
    <w:p w:rsidR="001F2270" w:rsidRPr="001F2270" w:rsidRDefault="00D83E2C" w:rsidP="001F2270">
      <w:pPr>
        <w:pStyle w:val="Bibliography"/>
      </w:pPr>
      <w:r>
        <w:fldChar w:fldCharType="begin"/>
      </w:r>
      <w:r w:rsidR="001F2270">
        <w:instrText xml:space="preserve"> ADDIN ZOTERO_BIBL {"uncited":[],"omitted":[],"custom":[]} CSL_BIBLIOGRAPHY </w:instrText>
      </w:r>
      <w:r>
        <w:fldChar w:fldCharType="separate"/>
      </w:r>
      <w:r w:rsidR="001F2270" w:rsidRPr="001F2270">
        <w:t xml:space="preserve">1. </w:t>
      </w:r>
      <w:r w:rsidR="001F2270" w:rsidRPr="001F2270">
        <w:tab/>
        <w:t xml:space="preserve">De Silva D, Peters J, Cole K, et al. Whole-genome sequencing to determine transmission of Neisseria gonorrhoeae: an observational study. The Lancet Infectious Diseases </w:t>
      </w:r>
      <w:r w:rsidR="001F2270" w:rsidRPr="001F2270">
        <w:rPr>
          <w:b/>
          <w:bCs/>
        </w:rPr>
        <w:t>2016</w:t>
      </w:r>
      <w:r w:rsidR="001F2270" w:rsidRPr="001F2270">
        <w:t xml:space="preserve">; 16:1295–1303. </w:t>
      </w:r>
    </w:p>
    <w:p w:rsidR="001F2270" w:rsidRPr="001F2270" w:rsidRDefault="001F2270" w:rsidP="001F2270">
      <w:pPr>
        <w:pStyle w:val="Bibliography"/>
      </w:pPr>
      <w:r w:rsidRPr="001F2270">
        <w:t xml:space="preserve">2. </w:t>
      </w:r>
      <w:r w:rsidRPr="001F2270">
        <w:tab/>
        <w:t xml:space="preserve">Williamson DA, Chow EPF, Gorrie CL, et al. Bridging of Neisseria gonorrhoeae lineages across sexual networks in the HIV pre-exposure prophylaxis era. Nat Commun </w:t>
      </w:r>
      <w:r w:rsidRPr="001F2270">
        <w:rPr>
          <w:b/>
          <w:bCs/>
        </w:rPr>
        <w:t>2019</w:t>
      </w:r>
      <w:r w:rsidRPr="001F2270">
        <w:t xml:space="preserve">; 10:1–10. </w:t>
      </w:r>
    </w:p>
    <w:p w:rsidR="001F2270" w:rsidRPr="001F2270" w:rsidRDefault="001F2270" w:rsidP="001F2270">
      <w:pPr>
        <w:pStyle w:val="Bibliography"/>
      </w:pPr>
      <w:r w:rsidRPr="001F2270">
        <w:t xml:space="preserve">3. </w:t>
      </w:r>
      <w:r w:rsidRPr="001F2270">
        <w:tab/>
        <w:t xml:space="preserve">Croucher NJ, Page AJ, Connor TR, et al. Rapid phylogenetic analysis of large samples of recombinant bacterial whole genome sequences using Gubbins. Nucl Acids Res </w:t>
      </w:r>
      <w:r w:rsidRPr="001F2270">
        <w:rPr>
          <w:b/>
          <w:bCs/>
        </w:rPr>
        <w:t>2015</w:t>
      </w:r>
      <w:r w:rsidRPr="001F2270">
        <w:t xml:space="preserve">; 43:e15–e15. </w:t>
      </w:r>
    </w:p>
    <w:p w:rsidR="001F2270" w:rsidRDefault="00D83E2C" w:rsidP="00BD62C8">
      <w:r>
        <w:fldChar w:fldCharType="end"/>
      </w:r>
    </w:p>
    <w:p w:rsidR="001F2270" w:rsidRDefault="001F2270" w:rsidP="00BD62C8"/>
    <w:p w:rsidR="001F2270" w:rsidRDefault="001F2270" w:rsidP="00BD62C8"/>
    <w:p w:rsidR="001F2270" w:rsidRDefault="001F2270" w:rsidP="00BD62C8"/>
    <w:p w:rsidR="001F2270" w:rsidRDefault="001F2270" w:rsidP="00BD62C8"/>
    <w:p w:rsidR="0083214A" w:rsidRDefault="0083214A">
      <w:pPr>
        <w:rPr>
          <w:b/>
        </w:rPr>
      </w:pPr>
      <w:r>
        <w:br w:type="page"/>
      </w:r>
    </w:p>
    <w:p w:rsidR="00BD62C8" w:rsidRPr="0083214A" w:rsidRDefault="00BD62C8" w:rsidP="0083214A">
      <w:pPr>
        <w:pStyle w:val="Heading1"/>
      </w:pPr>
      <w:bookmarkStart w:id="4" w:name="_Toc46404266"/>
      <w:r w:rsidRPr="0083214A">
        <w:lastRenderedPageBreak/>
        <w:t>Supplementary Figures</w:t>
      </w:r>
      <w:bookmarkEnd w:id="4"/>
    </w:p>
    <w:p w:rsidR="00677957" w:rsidRDefault="00677957" w:rsidP="00677957">
      <w:r>
        <w:rPr>
          <w:noProof/>
          <w:lang w:val="en-IN" w:eastAsia="en-IN"/>
        </w:rPr>
        <w:drawing>
          <wp:inline distT="0" distB="0" distL="0" distR="0">
            <wp:extent cx="5101110" cy="4475821"/>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9-08-15_NYC_clustering.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101110" cy="4475821"/>
                    </a:xfrm>
                    <a:prstGeom prst="rect">
                      <a:avLst/>
                    </a:prstGeom>
                  </pic:spPr>
                </pic:pic>
              </a:graphicData>
            </a:graphic>
          </wp:inline>
        </w:drawing>
      </w:r>
    </w:p>
    <w:p w:rsidR="00677957" w:rsidRDefault="00677957" w:rsidP="00677957">
      <w:bookmarkStart w:id="5" w:name="_Toc46404267"/>
      <w:r w:rsidRPr="0083214A">
        <w:rPr>
          <w:rStyle w:val="Heading2Char"/>
        </w:rPr>
        <w:t xml:space="preserve">Supplementary Figure 1. Clustering of </w:t>
      </w:r>
      <w:r w:rsidRPr="0083214A">
        <w:rPr>
          <w:rStyle w:val="Heading2Char"/>
          <w:i/>
        </w:rPr>
        <w:t xml:space="preserve">N. </w:t>
      </w:r>
      <w:proofErr w:type="spellStart"/>
      <w:r w:rsidRPr="0083214A">
        <w:rPr>
          <w:rStyle w:val="Heading2Char"/>
          <w:i/>
        </w:rPr>
        <w:t>gonorrhoeae</w:t>
      </w:r>
      <w:proofErr w:type="spellEnd"/>
      <w:r w:rsidRPr="0083214A">
        <w:rPr>
          <w:rStyle w:val="Heading2Char"/>
        </w:rPr>
        <w:t xml:space="preserve"> isolates from New York City.</w:t>
      </w:r>
      <w:bookmarkEnd w:id="5"/>
      <w:r>
        <w:t xml:space="preserve"> The innermost annotation ring corresponds to clusters identified using a phylogeny-based analysis in </w:t>
      </w:r>
      <w:proofErr w:type="spellStart"/>
      <w:r>
        <w:t>fast</w:t>
      </w:r>
      <w:r w:rsidR="0058671A">
        <w:t>baps</w:t>
      </w:r>
      <w:proofErr w:type="spellEnd"/>
      <w:r>
        <w:t xml:space="preserve">. The second annotation ring corresponds to the 10 largest final transmission clusters defined using a 10 non-recombinant SNP cutoff with any additional nested isolates. The third and fourth annotation rings correspond to the 10 largest transmission clusters using 10 non-recombinant SNP and 12 non-recombinant SNP cutoffs, respectively. Without correcting for undetected recombination (see inset), transmission clusters were missing nested isolates. </w:t>
      </w:r>
      <w:r>
        <w:rPr>
          <w:b/>
        </w:rPr>
        <w:t>Inset</w:t>
      </w:r>
      <w:r w:rsidRPr="003B00EB">
        <w:rPr>
          <w:b/>
        </w:rPr>
        <w:t>.</w:t>
      </w:r>
      <w:r>
        <w:t xml:space="preserve"> A portion of the </w:t>
      </w:r>
      <w:proofErr w:type="spellStart"/>
      <w:r>
        <w:t>phylogenetic</w:t>
      </w:r>
      <w:proofErr w:type="spellEnd"/>
      <w:r>
        <w:t xml:space="preserve"> tree corresponding to final cluster 1 (dark purple in Supplementary Figure 1 annotation ring) is shown on the left. Black boxes correspond to isolates considered part of the cluster using a 10 non-recombinant SNP cutoff. Isolates nested within the phylogeny but with distances greater than 10 SNPs have homoplastic SNPs contributing to their distance, which may represent undetected recombination events.</w:t>
      </w:r>
      <w:r w:rsidRPr="003B00EB">
        <w:t xml:space="preserve"> </w:t>
      </w:r>
    </w:p>
    <w:p w:rsidR="00677957" w:rsidRDefault="00677957" w:rsidP="00BD62C8"/>
    <w:p w:rsidR="00660003" w:rsidRPr="001F4EBD" w:rsidRDefault="00660003" w:rsidP="00660003">
      <w:r>
        <w:rPr>
          <w:noProof/>
          <w:lang w:val="en-IN" w:eastAsia="en-IN"/>
        </w:rPr>
        <w:lastRenderedPageBreak/>
        <w:drawing>
          <wp:inline distT="0" distB="0" distL="0" distR="0">
            <wp:extent cx="5943600" cy="32359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rtimer_FigureS3.pn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3235960"/>
                    </a:xfrm>
                    <a:prstGeom prst="rect">
                      <a:avLst/>
                    </a:prstGeom>
                  </pic:spPr>
                </pic:pic>
              </a:graphicData>
            </a:graphic>
          </wp:inline>
        </w:drawing>
      </w:r>
    </w:p>
    <w:p w:rsidR="00660003" w:rsidRPr="001F4EBD" w:rsidRDefault="00677957" w:rsidP="00660003">
      <w:bookmarkStart w:id="6" w:name="_Toc46404268"/>
      <w:r w:rsidRPr="0083214A">
        <w:rPr>
          <w:rStyle w:val="Heading2Char"/>
        </w:rPr>
        <w:t>Supplementary Figure 2</w:t>
      </w:r>
      <w:r w:rsidR="00660003" w:rsidRPr="0083214A">
        <w:rPr>
          <w:rStyle w:val="Heading2Char"/>
        </w:rPr>
        <w:t>. Genetic distance between isolates in patients with multiple samples.</w:t>
      </w:r>
      <w:bookmarkEnd w:id="6"/>
      <w:r w:rsidR="00660003" w:rsidRPr="003B00EB">
        <w:rPr>
          <w:b/>
        </w:rPr>
        <w:t xml:space="preserve"> A)</w:t>
      </w:r>
      <w:r w:rsidR="00660003">
        <w:t xml:space="preserve"> Patients with multiple samples collected at the same visit can be infected with multiple strains. The non-recombinant SNP distance between isolates collected on the same day is shown on the X axis, and the number of patients is shown on the Y axis. 18.2% of patients are infected by multiple strains. </w:t>
      </w:r>
      <w:r w:rsidR="00660003" w:rsidRPr="003B00EB">
        <w:rPr>
          <w:b/>
        </w:rPr>
        <w:t>B)</w:t>
      </w:r>
      <w:r w:rsidR="00660003">
        <w:t xml:space="preserve"> Patients who return to the clinic are infected by new strains. The temporal distance between clinic visits is plotted on the X axis, and the non-recombinant SNP distance between isolates is plotted on the Y axis. 90.5% of observed re-infections were with a new strain.</w:t>
      </w:r>
    </w:p>
    <w:p w:rsidR="00660003" w:rsidRDefault="00660003" w:rsidP="00BD62C8"/>
    <w:p w:rsidR="00301AE4" w:rsidRDefault="00301AE4">
      <w:r>
        <w:br w:type="page"/>
      </w:r>
    </w:p>
    <w:p w:rsidR="00301AE4" w:rsidRDefault="00B57F0B" w:rsidP="00BD62C8">
      <w:r>
        <w:rPr>
          <w:noProof/>
          <w:lang w:val="en-IN" w:eastAsia="en-IN"/>
        </w:rPr>
        <w:lastRenderedPageBreak/>
        <w:drawing>
          <wp:inline distT="0" distB="0" distL="0" distR="0">
            <wp:extent cx="5943600" cy="60267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6026785"/>
                    </a:xfrm>
                    <a:prstGeom prst="rect">
                      <a:avLst/>
                    </a:prstGeom>
                  </pic:spPr>
                </pic:pic>
              </a:graphicData>
            </a:graphic>
          </wp:inline>
        </w:drawing>
      </w:r>
    </w:p>
    <w:p w:rsidR="00B57F0B" w:rsidRDefault="00B57F0B" w:rsidP="00B57F0B">
      <w:bookmarkStart w:id="7" w:name="_Toc46404269"/>
      <w:r w:rsidRPr="0083214A">
        <w:rPr>
          <w:rStyle w:val="Heading2Char"/>
        </w:rPr>
        <w:t xml:space="preserve">Supplementary Figure 3. </w:t>
      </w:r>
      <w:r w:rsidR="00116B86" w:rsidRPr="0083214A">
        <w:rPr>
          <w:rStyle w:val="Heading2Char"/>
        </w:rPr>
        <w:t>The association between MICs and sexual behavior is explained by lineage differences</w:t>
      </w:r>
      <w:r w:rsidR="00E54813" w:rsidRPr="0083214A">
        <w:rPr>
          <w:rStyle w:val="Heading2Char"/>
        </w:rPr>
        <w:t xml:space="preserve"> for </w:t>
      </w:r>
      <w:proofErr w:type="spellStart"/>
      <w:r w:rsidR="00E54813" w:rsidRPr="0083214A">
        <w:rPr>
          <w:rStyle w:val="Heading2Char"/>
        </w:rPr>
        <w:t>ceftriaxone</w:t>
      </w:r>
      <w:proofErr w:type="spellEnd"/>
      <w:r w:rsidR="00E54813" w:rsidRPr="0083214A">
        <w:rPr>
          <w:rStyle w:val="Heading2Char"/>
        </w:rPr>
        <w:t xml:space="preserve"> and </w:t>
      </w:r>
      <w:proofErr w:type="spellStart"/>
      <w:r w:rsidR="00E54813" w:rsidRPr="0083214A">
        <w:rPr>
          <w:rStyle w:val="Heading2Char"/>
        </w:rPr>
        <w:t>azithromycin</w:t>
      </w:r>
      <w:proofErr w:type="spellEnd"/>
      <w:r w:rsidRPr="0083214A">
        <w:rPr>
          <w:rStyle w:val="Heading2Char"/>
        </w:rPr>
        <w:t>.</w:t>
      </w:r>
      <w:bookmarkEnd w:id="7"/>
      <w:r w:rsidRPr="0083214A">
        <w:rPr>
          <w:rStyle w:val="Heading2Char"/>
        </w:rPr>
        <w:t xml:space="preserve"> </w:t>
      </w:r>
      <w:r>
        <w:t xml:space="preserve">A) Lineage A B) Lineage B Significant </w:t>
      </w:r>
      <w:proofErr w:type="spellStart"/>
      <w:r>
        <w:t>pairwise</w:t>
      </w:r>
      <w:proofErr w:type="spellEnd"/>
      <w:r>
        <w:t xml:space="preserve"> comparisons are denoted by a bracket and asterisks (* p &lt; 0.05). </w:t>
      </w:r>
    </w:p>
    <w:p w:rsidR="00DA3EAB" w:rsidRDefault="00DA3EAB" w:rsidP="00BD62C8"/>
    <w:p w:rsidR="00BD62C8" w:rsidRDefault="00BD62C8" w:rsidP="00BD62C8">
      <w:r>
        <w:rPr>
          <w:noProof/>
          <w:lang w:val="en-IN" w:eastAsia="en-IN"/>
        </w:rPr>
        <w:lastRenderedPageBreak/>
        <w:drawing>
          <wp:inline distT="0" distB="0" distL="0" distR="0">
            <wp:extent cx="4457143" cy="4457143"/>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4457143" cy="4457143"/>
                    </a:xfrm>
                    <a:prstGeom prst="rect">
                      <a:avLst/>
                    </a:prstGeom>
                  </pic:spPr>
                </pic:pic>
              </a:graphicData>
            </a:graphic>
          </wp:inline>
        </w:drawing>
      </w:r>
    </w:p>
    <w:p w:rsidR="00D55010" w:rsidRPr="0083214A" w:rsidRDefault="00BD62C8">
      <w:bookmarkStart w:id="8" w:name="_Toc46404270"/>
      <w:r w:rsidRPr="0083214A">
        <w:rPr>
          <w:rStyle w:val="Heading2Char"/>
        </w:rPr>
        <w:t>Supplementary Figure</w:t>
      </w:r>
      <w:r w:rsidR="00660003" w:rsidRPr="0083214A">
        <w:rPr>
          <w:rStyle w:val="Heading2Char"/>
        </w:rPr>
        <w:t xml:space="preserve"> </w:t>
      </w:r>
      <w:r w:rsidR="00B57F0B" w:rsidRPr="0083214A">
        <w:rPr>
          <w:rStyle w:val="Heading2Char"/>
        </w:rPr>
        <w:t>4</w:t>
      </w:r>
      <w:r w:rsidRPr="0083214A">
        <w:rPr>
          <w:rStyle w:val="Heading2Char"/>
        </w:rPr>
        <w:t>. MSM</w:t>
      </w:r>
      <w:r w:rsidR="00B266FD" w:rsidRPr="0083214A">
        <w:rPr>
          <w:rStyle w:val="Heading2Char"/>
        </w:rPr>
        <w:t xml:space="preserve"> race/ethnicity is associated with ciprofloxacin MICs.</w:t>
      </w:r>
      <w:bookmarkEnd w:id="8"/>
      <w:r w:rsidR="00B266FD" w:rsidRPr="0083214A">
        <w:rPr>
          <w:rStyle w:val="Heading2Char"/>
        </w:rPr>
        <w:t xml:space="preserve"> </w:t>
      </w:r>
      <w:r w:rsidR="00B266FD">
        <w:t xml:space="preserve">Significant </w:t>
      </w:r>
      <w:proofErr w:type="spellStart"/>
      <w:r w:rsidR="00B266FD">
        <w:t>pairwise</w:t>
      </w:r>
      <w:proofErr w:type="spellEnd"/>
      <w:r w:rsidR="00B266FD">
        <w:t xml:space="preserve"> comparisons are denoted by a bracket and asterisks (* p &lt; 0.05). </w:t>
      </w:r>
    </w:p>
    <w:sectPr w:rsidR="00D55010" w:rsidRPr="0083214A" w:rsidSect="0083214A">
      <w:footerReference w:type="default" r:id="rId1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11DA1B" w16cid:durableId="22516335"/>
  <w16cid:commentId w16cid:paraId="646C52DE" w16cid:durableId="22516537"/>
  <w16cid:commentId w16cid:paraId="27D2EE41" w16cid:durableId="22515A1A"/>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624A" w:rsidRDefault="00E7624A" w:rsidP="001364AE">
      <w:pPr>
        <w:spacing w:after="0" w:line="240" w:lineRule="auto"/>
      </w:pPr>
      <w:r>
        <w:separator/>
      </w:r>
    </w:p>
  </w:endnote>
  <w:endnote w:type="continuationSeparator" w:id="0">
    <w:p w:rsidR="00E7624A" w:rsidRDefault="00E7624A" w:rsidP="001364A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08479722"/>
      <w:docPartObj>
        <w:docPartGallery w:val="Page Numbers (Bottom of Page)"/>
        <w:docPartUnique/>
      </w:docPartObj>
    </w:sdtPr>
    <w:sdtEndPr>
      <w:rPr>
        <w:noProof/>
      </w:rPr>
    </w:sdtEndPr>
    <w:sdtContent>
      <w:p w:rsidR="00EF1A0D" w:rsidRDefault="00D83E2C">
        <w:pPr>
          <w:pStyle w:val="Footer"/>
          <w:jc w:val="right"/>
        </w:pPr>
        <w:r>
          <w:fldChar w:fldCharType="begin"/>
        </w:r>
        <w:r w:rsidR="00EF1A0D">
          <w:instrText xml:space="preserve"> PAGE   \* MERGEFORMAT </w:instrText>
        </w:r>
        <w:r>
          <w:fldChar w:fldCharType="separate"/>
        </w:r>
        <w:r w:rsidR="00F63064">
          <w:rPr>
            <w:noProof/>
          </w:rPr>
          <w:t>1</w:t>
        </w:r>
        <w:r>
          <w:rPr>
            <w:noProof/>
          </w:rPr>
          <w:fldChar w:fldCharType="end"/>
        </w:r>
      </w:p>
    </w:sdtContent>
  </w:sdt>
  <w:p w:rsidR="00EF1A0D" w:rsidRDefault="00EF1A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624A" w:rsidRDefault="00E7624A" w:rsidP="001364AE">
      <w:pPr>
        <w:spacing w:after="0" w:line="240" w:lineRule="auto"/>
      </w:pPr>
      <w:r>
        <w:separator/>
      </w:r>
    </w:p>
  </w:footnote>
  <w:footnote w:type="continuationSeparator" w:id="0">
    <w:p w:rsidR="00E7624A" w:rsidRDefault="00E7624A" w:rsidP="001364A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72220E"/>
    <w:multiLevelType w:val="hybridMultilevel"/>
    <w:tmpl w:val="53B82860"/>
    <w:lvl w:ilvl="0" w:tplc="372E3090">
      <w:start w:val="2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E305D37"/>
    <w:multiLevelType w:val="hybridMultilevel"/>
    <w:tmpl w:val="8A849080"/>
    <w:lvl w:ilvl="0" w:tplc="1430F1A2">
      <w:start w:val="2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rsids>
    <w:rsidRoot w:val="00CC70C8"/>
    <w:rsid w:val="00002E21"/>
    <w:rsid w:val="0000504D"/>
    <w:rsid w:val="000073D3"/>
    <w:rsid w:val="000078F9"/>
    <w:rsid w:val="00017E95"/>
    <w:rsid w:val="00027FB6"/>
    <w:rsid w:val="0003103C"/>
    <w:rsid w:val="0003108A"/>
    <w:rsid w:val="00033935"/>
    <w:rsid w:val="000423A3"/>
    <w:rsid w:val="0004266C"/>
    <w:rsid w:val="00043917"/>
    <w:rsid w:val="00044670"/>
    <w:rsid w:val="0004531C"/>
    <w:rsid w:val="00047140"/>
    <w:rsid w:val="0005319E"/>
    <w:rsid w:val="000576D7"/>
    <w:rsid w:val="0006709B"/>
    <w:rsid w:val="000705A9"/>
    <w:rsid w:val="0007285A"/>
    <w:rsid w:val="00074CDB"/>
    <w:rsid w:val="00076ABA"/>
    <w:rsid w:val="00084B70"/>
    <w:rsid w:val="000873C5"/>
    <w:rsid w:val="00094DA8"/>
    <w:rsid w:val="00095055"/>
    <w:rsid w:val="000964BD"/>
    <w:rsid w:val="000A19BF"/>
    <w:rsid w:val="000A4D05"/>
    <w:rsid w:val="000A6667"/>
    <w:rsid w:val="000B2A5F"/>
    <w:rsid w:val="000B4689"/>
    <w:rsid w:val="000B518D"/>
    <w:rsid w:val="000B6236"/>
    <w:rsid w:val="000B7663"/>
    <w:rsid w:val="000B770E"/>
    <w:rsid w:val="000D1A5A"/>
    <w:rsid w:val="000D1E19"/>
    <w:rsid w:val="000D2C10"/>
    <w:rsid w:val="000D5880"/>
    <w:rsid w:val="000E0785"/>
    <w:rsid w:val="000E30AE"/>
    <w:rsid w:val="000E5E90"/>
    <w:rsid w:val="000F1E8C"/>
    <w:rsid w:val="000F437B"/>
    <w:rsid w:val="000F6063"/>
    <w:rsid w:val="0010159C"/>
    <w:rsid w:val="00103512"/>
    <w:rsid w:val="001067F6"/>
    <w:rsid w:val="00116ABA"/>
    <w:rsid w:val="00116B86"/>
    <w:rsid w:val="00123178"/>
    <w:rsid w:val="00124D2E"/>
    <w:rsid w:val="00125E31"/>
    <w:rsid w:val="00126745"/>
    <w:rsid w:val="00126DD4"/>
    <w:rsid w:val="00127254"/>
    <w:rsid w:val="001364AE"/>
    <w:rsid w:val="001459FB"/>
    <w:rsid w:val="00147F00"/>
    <w:rsid w:val="0015118C"/>
    <w:rsid w:val="00161E9C"/>
    <w:rsid w:val="0016510C"/>
    <w:rsid w:val="00171DA3"/>
    <w:rsid w:val="0017587A"/>
    <w:rsid w:val="001808AD"/>
    <w:rsid w:val="00181193"/>
    <w:rsid w:val="00182D44"/>
    <w:rsid w:val="001852E8"/>
    <w:rsid w:val="00186CC0"/>
    <w:rsid w:val="00190A3E"/>
    <w:rsid w:val="00192F07"/>
    <w:rsid w:val="00192F0F"/>
    <w:rsid w:val="001945F1"/>
    <w:rsid w:val="00194EF9"/>
    <w:rsid w:val="00196604"/>
    <w:rsid w:val="001A151F"/>
    <w:rsid w:val="001A2D1F"/>
    <w:rsid w:val="001A6692"/>
    <w:rsid w:val="001A6D28"/>
    <w:rsid w:val="001A74CC"/>
    <w:rsid w:val="001B08A2"/>
    <w:rsid w:val="001B52C8"/>
    <w:rsid w:val="001B69EF"/>
    <w:rsid w:val="001C5F17"/>
    <w:rsid w:val="001D04C1"/>
    <w:rsid w:val="001D63A7"/>
    <w:rsid w:val="001D68C4"/>
    <w:rsid w:val="001E2E88"/>
    <w:rsid w:val="001E4BA4"/>
    <w:rsid w:val="001E4C74"/>
    <w:rsid w:val="001E6886"/>
    <w:rsid w:val="001E72B2"/>
    <w:rsid w:val="001F035A"/>
    <w:rsid w:val="001F2270"/>
    <w:rsid w:val="00213C67"/>
    <w:rsid w:val="00214A76"/>
    <w:rsid w:val="0021511D"/>
    <w:rsid w:val="002165D0"/>
    <w:rsid w:val="0022063F"/>
    <w:rsid w:val="00220A67"/>
    <w:rsid w:val="002213AF"/>
    <w:rsid w:val="002253FC"/>
    <w:rsid w:val="00227163"/>
    <w:rsid w:val="002302E3"/>
    <w:rsid w:val="002323C6"/>
    <w:rsid w:val="00234125"/>
    <w:rsid w:val="002359A0"/>
    <w:rsid w:val="00236498"/>
    <w:rsid w:val="00236B6A"/>
    <w:rsid w:val="00237C5A"/>
    <w:rsid w:val="00245A6E"/>
    <w:rsid w:val="00254E87"/>
    <w:rsid w:val="00262FF5"/>
    <w:rsid w:val="0026502C"/>
    <w:rsid w:val="00265E9F"/>
    <w:rsid w:val="00271557"/>
    <w:rsid w:val="00275EB2"/>
    <w:rsid w:val="00281F45"/>
    <w:rsid w:val="00284ACA"/>
    <w:rsid w:val="002871C7"/>
    <w:rsid w:val="00287A32"/>
    <w:rsid w:val="00292AB2"/>
    <w:rsid w:val="0029386A"/>
    <w:rsid w:val="00296181"/>
    <w:rsid w:val="00296974"/>
    <w:rsid w:val="002A394A"/>
    <w:rsid w:val="002A6D3B"/>
    <w:rsid w:val="002B1D7E"/>
    <w:rsid w:val="002B2A01"/>
    <w:rsid w:val="002B3C23"/>
    <w:rsid w:val="002B3C95"/>
    <w:rsid w:val="002C1CB7"/>
    <w:rsid w:val="002C1D88"/>
    <w:rsid w:val="002C39EC"/>
    <w:rsid w:val="002C4FCC"/>
    <w:rsid w:val="002D01FA"/>
    <w:rsid w:val="002D1022"/>
    <w:rsid w:val="002D4814"/>
    <w:rsid w:val="002D5B68"/>
    <w:rsid w:val="002D5DDE"/>
    <w:rsid w:val="002E2729"/>
    <w:rsid w:val="002E3DAA"/>
    <w:rsid w:val="002F1FD4"/>
    <w:rsid w:val="002F2A1D"/>
    <w:rsid w:val="003004D6"/>
    <w:rsid w:val="00300FF8"/>
    <w:rsid w:val="00301AE4"/>
    <w:rsid w:val="00304E31"/>
    <w:rsid w:val="00314F7A"/>
    <w:rsid w:val="003164AC"/>
    <w:rsid w:val="0032551F"/>
    <w:rsid w:val="00325D78"/>
    <w:rsid w:val="00333214"/>
    <w:rsid w:val="003373EE"/>
    <w:rsid w:val="00344847"/>
    <w:rsid w:val="00347F32"/>
    <w:rsid w:val="00353640"/>
    <w:rsid w:val="0036173B"/>
    <w:rsid w:val="00361B5B"/>
    <w:rsid w:val="00363DD1"/>
    <w:rsid w:val="00364A56"/>
    <w:rsid w:val="00364A6A"/>
    <w:rsid w:val="00364DCC"/>
    <w:rsid w:val="00364E7E"/>
    <w:rsid w:val="003652E0"/>
    <w:rsid w:val="00365747"/>
    <w:rsid w:val="003704C3"/>
    <w:rsid w:val="0037234A"/>
    <w:rsid w:val="00372E10"/>
    <w:rsid w:val="00374581"/>
    <w:rsid w:val="00374FF9"/>
    <w:rsid w:val="003819BD"/>
    <w:rsid w:val="00387AD4"/>
    <w:rsid w:val="003968F7"/>
    <w:rsid w:val="0039750C"/>
    <w:rsid w:val="003A027E"/>
    <w:rsid w:val="003A3381"/>
    <w:rsid w:val="003A4D77"/>
    <w:rsid w:val="003A50CD"/>
    <w:rsid w:val="003B00EB"/>
    <w:rsid w:val="003B1933"/>
    <w:rsid w:val="003B1CC2"/>
    <w:rsid w:val="003C24EB"/>
    <w:rsid w:val="003C50FE"/>
    <w:rsid w:val="003D7437"/>
    <w:rsid w:val="003D79D2"/>
    <w:rsid w:val="003E08F3"/>
    <w:rsid w:val="003E1CB6"/>
    <w:rsid w:val="003E6537"/>
    <w:rsid w:val="003F0F01"/>
    <w:rsid w:val="003F4C56"/>
    <w:rsid w:val="003F5446"/>
    <w:rsid w:val="003F674C"/>
    <w:rsid w:val="003F785B"/>
    <w:rsid w:val="00400626"/>
    <w:rsid w:val="00400AEC"/>
    <w:rsid w:val="00407035"/>
    <w:rsid w:val="0040755B"/>
    <w:rsid w:val="00410A65"/>
    <w:rsid w:val="00410BF5"/>
    <w:rsid w:val="00413630"/>
    <w:rsid w:val="0041416D"/>
    <w:rsid w:val="004200F7"/>
    <w:rsid w:val="004209CF"/>
    <w:rsid w:val="00422648"/>
    <w:rsid w:val="0042614D"/>
    <w:rsid w:val="00431A86"/>
    <w:rsid w:val="00432444"/>
    <w:rsid w:val="00434397"/>
    <w:rsid w:val="0043761A"/>
    <w:rsid w:val="00443173"/>
    <w:rsid w:val="00443A25"/>
    <w:rsid w:val="00444366"/>
    <w:rsid w:val="0044540F"/>
    <w:rsid w:val="004455BF"/>
    <w:rsid w:val="0044619A"/>
    <w:rsid w:val="00450BC7"/>
    <w:rsid w:val="00451070"/>
    <w:rsid w:val="00456265"/>
    <w:rsid w:val="00463E80"/>
    <w:rsid w:val="00463EF7"/>
    <w:rsid w:val="00465602"/>
    <w:rsid w:val="00470664"/>
    <w:rsid w:val="004729BB"/>
    <w:rsid w:val="00476948"/>
    <w:rsid w:val="004811A6"/>
    <w:rsid w:val="00482E4A"/>
    <w:rsid w:val="0048528B"/>
    <w:rsid w:val="00487D21"/>
    <w:rsid w:val="00492320"/>
    <w:rsid w:val="00494C4B"/>
    <w:rsid w:val="00495556"/>
    <w:rsid w:val="004977A2"/>
    <w:rsid w:val="004A4927"/>
    <w:rsid w:val="004A62B7"/>
    <w:rsid w:val="004A6AC4"/>
    <w:rsid w:val="004B1CF3"/>
    <w:rsid w:val="004B5316"/>
    <w:rsid w:val="004B6331"/>
    <w:rsid w:val="004B6EE4"/>
    <w:rsid w:val="004B700A"/>
    <w:rsid w:val="004C0E9B"/>
    <w:rsid w:val="004D06D2"/>
    <w:rsid w:val="004D121F"/>
    <w:rsid w:val="004D63A1"/>
    <w:rsid w:val="004D65F5"/>
    <w:rsid w:val="004E070A"/>
    <w:rsid w:val="004E2939"/>
    <w:rsid w:val="004E2DAA"/>
    <w:rsid w:val="004E5274"/>
    <w:rsid w:val="004E716F"/>
    <w:rsid w:val="004F448F"/>
    <w:rsid w:val="004F48FD"/>
    <w:rsid w:val="004F4E4E"/>
    <w:rsid w:val="004F61A3"/>
    <w:rsid w:val="004F77AE"/>
    <w:rsid w:val="00500A74"/>
    <w:rsid w:val="00501CA8"/>
    <w:rsid w:val="00502830"/>
    <w:rsid w:val="00507B01"/>
    <w:rsid w:val="00510250"/>
    <w:rsid w:val="005110A3"/>
    <w:rsid w:val="005139CE"/>
    <w:rsid w:val="00514392"/>
    <w:rsid w:val="0051628B"/>
    <w:rsid w:val="0051717B"/>
    <w:rsid w:val="00521F74"/>
    <w:rsid w:val="0053160B"/>
    <w:rsid w:val="00532F1E"/>
    <w:rsid w:val="005348E3"/>
    <w:rsid w:val="00534BA0"/>
    <w:rsid w:val="0053542A"/>
    <w:rsid w:val="00535A9B"/>
    <w:rsid w:val="005368C0"/>
    <w:rsid w:val="005408A8"/>
    <w:rsid w:val="00546936"/>
    <w:rsid w:val="00547BEB"/>
    <w:rsid w:val="00561495"/>
    <w:rsid w:val="005622A9"/>
    <w:rsid w:val="00565C9B"/>
    <w:rsid w:val="0057095B"/>
    <w:rsid w:val="00573D23"/>
    <w:rsid w:val="00576972"/>
    <w:rsid w:val="00581C6B"/>
    <w:rsid w:val="005823A0"/>
    <w:rsid w:val="00582FCB"/>
    <w:rsid w:val="00585821"/>
    <w:rsid w:val="0058671A"/>
    <w:rsid w:val="00587081"/>
    <w:rsid w:val="0059200D"/>
    <w:rsid w:val="0059291F"/>
    <w:rsid w:val="00597E8B"/>
    <w:rsid w:val="005A2011"/>
    <w:rsid w:val="005A531D"/>
    <w:rsid w:val="005A5993"/>
    <w:rsid w:val="005B109D"/>
    <w:rsid w:val="005B13E1"/>
    <w:rsid w:val="005B153B"/>
    <w:rsid w:val="005B51D3"/>
    <w:rsid w:val="005C4220"/>
    <w:rsid w:val="005D19B7"/>
    <w:rsid w:val="005D46F4"/>
    <w:rsid w:val="005E1AF5"/>
    <w:rsid w:val="005E32D5"/>
    <w:rsid w:val="005E7B6A"/>
    <w:rsid w:val="005F0D55"/>
    <w:rsid w:val="005F1D1B"/>
    <w:rsid w:val="005F205D"/>
    <w:rsid w:val="005F2262"/>
    <w:rsid w:val="005F3B80"/>
    <w:rsid w:val="005F3C5A"/>
    <w:rsid w:val="005F43D5"/>
    <w:rsid w:val="005F7C3A"/>
    <w:rsid w:val="00600853"/>
    <w:rsid w:val="0060425B"/>
    <w:rsid w:val="006051F3"/>
    <w:rsid w:val="00605A86"/>
    <w:rsid w:val="0060782E"/>
    <w:rsid w:val="00610163"/>
    <w:rsid w:val="00624EDE"/>
    <w:rsid w:val="00625C50"/>
    <w:rsid w:val="006377FE"/>
    <w:rsid w:val="00637968"/>
    <w:rsid w:val="006426E0"/>
    <w:rsid w:val="00643994"/>
    <w:rsid w:val="00645376"/>
    <w:rsid w:val="006531C2"/>
    <w:rsid w:val="00653DE2"/>
    <w:rsid w:val="00660003"/>
    <w:rsid w:val="006615E7"/>
    <w:rsid w:val="00662002"/>
    <w:rsid w:val="00662DC5"/>
    <w:rsid w:val="00663EC6"/>
    <w:rsid w:val="00664B26"/>
    <w:rsid w:val="00665806"/>
    <w:rsid w:val="00666657"/>
    <w:rsid w:val="00666D1A"/>
    <w:rsid w:val="00672551"/>
    <w:rsid w:val="00672AB8"/>
    <w:rsid w:val="0067316B"/>
    <w:rsid w:val="0067327D"/>
    <w:rsid w:val="00673658"/>
    <w:rsid w:val="006740FA"/>
    <w:rsid w:val="006759D3"/>
    <w:rsid w:val="00677957"/>
    <w:rsid w:val="00677A31"/>
    <w:rsid w:val="00685056"/>
    <w:rsid w:val="006858DA"/>
    <w:rsid w:val="00687D6B"/>
    <w:rsid w:val="006926E5"/>
    <w:rsid w:val="006938EA"/>
    <w:rsid w:val="006952CC"/>
    <w:rsid w:val="006A0C16"/>
    <w:rsid w:val="006A11F3"/>
    <w:rsid w:val="006A1291"/>
    <w:rsid w:val="006A136A"/>
    <w:rsid w:val="006A2DBB"/>
    <w:rsid w:val="006A329D"/>
    <w:rsid w:val="006A37A7"/>
    <w:rsid w:val="006A4D21"/>
    <w:rsid w:val="006A689A"/>
    <w:rsid w:val="006B2636"/>
    <w:rsid w:val="006B2C8F"/>
    <w:rsid w:val="006B4A80"/>
    <w:rsid w:val="006B677F"/>
    <w:rsid w:val="006B7722"/>
    <w:rsid w:val="006B7ED0"/>
    <w:rsid w:val="006C2DD1"/>
    <w:rsid w:val="006C4237"/>
    <w:rsid w:val="006C5983"/>
    <w:rsid w:val="006C5EC9"/>
    <w:rsid w:val="006C6506"/>
    <w:rsid w:val="006D3F08"/>
    <w:rsid w:val="006D4882"/>
    <w:rsid w:val="006D4CAB"/>
    <w:rsid w:val="006D6B1F"/>
    <w:rsid w:val="006E1119"/>
    <w:rsid w:val="006E1E97"/>
    <w:rsid w:val="006E3D69"/>
    <w:rsid w:val="006E4E29"/>
    <w:rsid w:val="006F183F"/>
    <w:rsid w:val="006F3618"/>
    <w:rsid w:val="006F6748"/>
    <w:rsid w:val="006F7C20"/>
    <w:rsid w:val="006F7F5B"/>
    <w:rsid w:val="00702468"/>
    <w:rsid w:val="0070418D"/>
    <w:rsid w:val="0070554F"/>
    <w:rsid w:val="00712239"/>
    <w:rsid w:val="007137BF"/>
    <w:rsid w:val="007138F1"/>
    <w:rsid w:val="00716186"/>
    <w:rsid w:val="0072066F"/>
    <w:rsid w:val="0072202A"/>
    <w:rsid w:val="00722F9B"/>
    <w:rsid w:val="00725DD1"/>
    <w:rsid w:val="007277E4"/>
    <w:rsid w:val="0073182B"/>
    <w:rsid w:val="00731E8E"/>
    <w:rsid w:val="007422B8"/>
    <w:rsid w:val="00744941"/>
    <w:rsid w:val="00750A3E"/>
    <w:rsid w:val="00754745"/>
    <w:rsid w:val="00754D91"/>
    <w:rsid w:val="00755A77"/>
    <w:rsid w:val="00755A82"/>
    <w:rsid w:val="00764110"/>
    <w:rsid w:val="0076660E"/>
    <w:rsid w:val="00767892"/>
    <w:rsid w:val="00780445"/>
    <w:rsid w:val="00780892"/>
    <w:rsid w:val="007810E3"/>
    <w:rsid w:val="00783973"/>
    <w:rsid w:val="00783CA4"/>
    <w:rsid w:val="00784716"/>
    <w:rsid w:val="00791D5E"/>
    <w:rsid w:val="0079293B"/>
    <w:rsid w:val="0079633A"/>
    <w:rsid w:val="007A1253"/>
    <w:rsid w:val="007A2664"/>
    <w:rsid w:val="007A332D"/>
    <w:rsid w:val="007A4548"/>
    <w:rsid w:val="007B53EF"/>
    <w:rsid w:val="007B6DB4"/>
    <w:rsid w:val="007B77F9"/>
    <w:rsid w:val="007C11AA"/>
    <w:rsid w:val="007C12E8"/>
    <w:rsid w:val="007C6829"/>
    <w:rsid w:val="007D0F47"/>
    <w:rsid w:val="007D1008"/>
    <w:rsid w:val="007D47B2"/>
    <w:rsid w:val="007E172C"/>
    <w:rsid w:val="007E3575"/>
    <w:rsid w:val="007E5B34"/>
    <w:rsid w:val="007E796E"/>
    <w:rsid w:val="007F05B1"/>
    <w:rsid w:val="007F2C31"/>
    <w:rsid w:val="007F3EC6"/>
    <w:rsid w:val="007F4272"/>
    <w:rsid w:val="007F4994"/>
    <w:rsid w:val="007F5019"/>
    <w:rsid w:val="007F52B1"/>
    <w:rsid w:val="00802697"/>
    <w:rsid w:val="008045F5"/>
    <w:rsid w:val="00804629"/>
    <w:rsid w:val="008049F5"/>
    <w:rsid w:val="00807886"/>
    <w:rsid w:val="00813AE4"/>
    <w:rsid w:val="008150B3"/>
    <w:rsid w:val="00822D6A"/>
    <w:rsid w:val="00827096"/>
    <w:rsid w:val="00831B6D"/>
    <w:rsid w:val="0083214A"/>
    <w:rsid w:val="00832459"/>
    <w:rsid w:val="008359D4"/>
    <w:rsid w:val="00836957"/>
    <w:rsid w:val="00840580"/>
    <w:rsid w:val="00841B03"/>
    <w:rsid w:val="00850F0E"/>
    <w:rsid w:val="0086348A"/>
    <w:rsid w:val="00863A1D"/>
    <w:rsid w:val="008650A0"/>
    <w:rsid w:val="0086544B"/>
    <w:rsid w:val="008704E4"/>
    <w:rsid w:val="008730D1"/>
    <w:rsid w:val="00876908"/>
    <w:rsid w:val="008770CF"/>
    <w:rsid w:val="008806BA"/>
    <w:rsid w:val="00883FF5"/>
    <w:rsid w:val="008844C8"/>
    <w:rsid w:val="00886F18"/>
    <w:rsid w:val="008921CB"/>
    <w:rsid w:val="0089429F"/>
    <w:rsid w:val="00896A7E"/>
    <w:rsid w:val="00896AD8"/>
    <w:rsid w:val="008A0141"/>
    <w:rsid w:val="008A0948"/>
    <w:rsid w:val="008A0D9E"/>
    <w:rsid w:val="008A2CDA"/>
    <w:rsid w:val="008A313E"/>
    <w:rsid w:val="008A6E61"/>
    <w:rsid w:val="008B01FE"/>
    <w:rsid w:val="008B0449"/>
    <w:rsid w:val="008B2A98"/>
    <w:rsid w:val="008B36B2"/>
    <w:rsid w:val="008B38E1"/>
    <w:rsid w:val="008B3DAC"/>
    <w:rsid w:val="008C4D91"/>
    <w:rsid w:val="008C778D"/>
    <w:rsid w:val="008D08C1"/>
    <w:rsid w:val="008D10C0"/>
    <w:rsid w:val="008D3F01"/>
    <w:rsid w:val="008D420E"/>
    <w:rsid w:val="008D63A8"/>
    <w:rsid w:val="008E1199"/>
    <w:rsid w:val="008F1EC2"/>
    <w:rsid w:val="008F798D"/>
    <w:rsid w:val="00904506"/>
    <w:rsid w:val="00907777"/>
    <w:rsid w:val="009078E7"/>
    <w:rsid w:val="00910203"/>
    <w:rsid w:val="00913CDB"/>
    <w:rsid w:val="00914035"/>
    <w:rsid w:val="009152D7"/>
    <w:rsid w:val="00921BF8"/>
    <w:rsid w:val="00923E59"/>
    <w:rsid w:val="00930AC2"/>
    <w:rsid w:val="00932418"/>
    <w:rsid w:val="00934B05"/>
    <w:rsid w:val="00940F10"/>
    <w:rsid w:val="009410D1"/>
    <w:rsid w:val="0094320F"/>
    <w:rsid w:val="00944BED"/>
    <w:rsid w:val="0094696B"/>
    <w:rsid w:val="00946CAF"/>
    <w:rsid w:val="00954368"/>
    <w:rsid w:val="009551EA"/>
    <w:rsid w:val="00956A91"/>
    <w:rsid w:val="00962E01"/>
    <w:rsid w:val="00965471"/>
    <w:rsid w:val="00966FC8"/>
    <w:rsid w:val="009672C4"/>
    <w:rsid w:val="009706EB"/>
    <w:rsid w:val="009777F1"/>
    <w:rsid w:val="009802F8"/>
    <w:rsid w:val="00980F0B"/>
    <w:rsid w:val="00981D36"/>
    <w:rsid w:val="009856F9"/>
    <w:rsid w:val="00985876"/>
    <w:rsid w:val="00986AE0"/>
    <w:rsid w:val="009879EE"/>
    <w:rsid w:val="009900A6"/>
    <w:rsid w:val="00991B4B"/>
    <w:rsid w:val="0099252E"/>
    <w:rsid w:val="009A400A"/>
    <w:rsid w:val="009A4E77"/>
    <w:rsid w:val="009A7672"/>
    <w:rsid w:val="009A7C26"/>
    <w:rsid w:val="009A7F7F"/>
    <w:rsid w:val="009B1225"/>
    <w:rsid w:val="009B194D"/>
    <w:rsid w:val="009B1CD4"/>
    <w:rsid w:val="009B26E4"/>
    <w:rsid w:val="009B2A21"/>
    <w:rsid w:val="009B6054"/>
    <w:rsid w:val="009B67AB"/>
    <w:rsid w:val="009C7B35"/>
    <w:rsid w:val="009D44D6"/>
    <w:rsid w:val="009D69C8"/>
    <w:rsid w:val="009E2F2D"/>
    <w:rsid w:val="009E3128"/>
    <w:rsid w:val="009E66B2"/>
    <w:rsid w:val="009E75C6"/>
    <w:rsid w:val="009F44A6"/>
    <w:rsid w:val="009F7C79"/>
    <w:rsid w:val="00A01572"/>
    <w:rsid w:val="00A02B9D"/>
    <w:rsid w:val="00A1104D"/>
    <w:rsid w:val="00A118E2"/>
    <w:rsid w:val="00A125EB"/>
    <w:rsid w:val="00A14C27"/>
    <w:rsid w:val="00A20D34"/>
    <w:rsid w:val="00A210F1"/>
    <w:rsid w:val="00A22462"/>
    <w:rsid w:val="00A224DC"/>
    <w:rsid w:val="00A244D5"/>
    <w:rsid w:val="00A25036"/>
    <w:rsid w:val="00A27FB1"/>
    <w:rsid w:val="00A34404"/>
    <w:rsid w:val="00A37B2F"/>
    <w:rsid w:val="00A430D7"/>
    <w:rsid w:val="00A520C4"/>
    <w:rsid w:val="00A60E00"/>
    <w:rsid w:val="00A63945"/>
    <w:rsid w:val="00A64907"/>
    <w:rsid w:val="00A65298"/>
    <w:rsid w:val="00A65485"/>
    <w:rsid w:val="00A66BEB"/>
    <w:rsid w:val="00A709A6"/>
    <w:rsid w:val="00A758BA"/>
    <w:rsid w:val="00A76D17"/>
    <w:rsid w:val="00A801A2"/>
    <w:rsid w:val="00A808CD"/>
    <w:rsid w:val="00A83C49"/>
    <w:rsid w:val="00A84F54"/>
    <w:rsid w:val="00A87BDC"/>
    <w:rsid w:val="00A9193B"/>
    <w:rsid w:val="00A94E2E"/>
    <w:rsid w:val="00A95602"/>
    <w:rsid w:val="00A973DC"/>
    <w:rsid w:val="00AA24D7"/>
    <w:rsid w:val="00AA3B51"/>
    <w:rsid w:val="00AB0272"/>
    <w:rsid w:val="00AB10D7"/>
    <w:rsid w:val="00AB25C5"/>
    <w:rsid w:val="00AB36C6"/>
    <w:rsid w:val="00AB704F"/>
    <w:rsid w:val="00AB7946"/>
    <w:rsid w:val="00AC7F14"/>
    <w:rsid w:val="00AD2F38"/>
    <w:rsid w:val="00AD593E"/>
    <w:rsid w:val="00AE0391"/>
    <w:rsid w:val="00AE0749"/>
    <w:rsid w:val="00AE17F2"/>
    <w:rsid w:val="00AE1B96"/>
    <w:rsid w:val="00AE2EB6"/>
    <w:rsid w:val="00AF1A36"/>
    <w:rsid w:val="00AF47F8"/>
    <w:rsid w:val="00B107E6"/>
    <w:rsid w:val="00B15D1B"/>
    <w:rsid w:val="00B1704D"/>
    <w:rsid w:val="00B171A5"/>
    <w:rsid w:val="00B207A4"/>
    <w:rsid w:val="00B25406"/>
    <w:rsid w:val="00B259EC"/>
    <w:rsid w:val="00B266FD"/>
    <w:rsid w:val="00B320D0"/>
    <w:rsid w:val="00B33FF2"/>
    <w:rsid w:val="00B369D3"/>
    <w:rsid w:val="00B408EB"/>
    <w:rsid w:val="00B46F8B"/>
    <w:rsid w:val="00B471E4"/>
    <w:rsid w:val="00B512DF"/>
    <w:rsid w:val="00B573D1"/>
    <w:rsid w:val="00B57F0B"/>
    <w:rsid w:val="00B6114D"/>
    <w:rsid w:val="00B616C9"/>
    <w:rsid w:val="00B61862"/>
    <w:rsid w:val="00B646CF"/>
    <w:rsid w:val="00B65EAF"/>
    <w:rsid w:val="00B707F7"/>
    <w:rsid w:val="00B76DAB"/>
    <w:rsid w:val="00B8198A"/>
    <w:rsid w:val="00B81B42"/>
    <w:rsid w:val="00B85A04"/>
    <w:rsid w:val="00B90D4E"/>
    <w:rsid w:val="00BA13BC"/>
    <w:rsid w:val="00BA391E"/>
    <w:rsid w:val="00BA4628"/>
    <w:rsid w:val="00BA5000"/>
    <w:rsid w:val="00BA7027"/>
    <w:rsid w:val="00BA7947"/>
    <w:rsid w:val="00BB2772"/>
    <w:rsid w:val="00BC0300"/>
    <w:rsid w:val="00BC26F6"/>
    <w:rsid w:val="00BC27C3"/>
    <w:rsid w:val="00BC5490"/>
    <w:rsid w:val="00BC771B"/>
    <w:rsid w:val="00BD07D7"/>
    <w:rsid w:val="00BD0FD9"/>
    <w:rsid w:val="00BD4D10"/>
    <w:rsid w:val="00BD4D2D"/>
    <w:rsid w:val="00BD5569"/>
    <w:rsid w:val="00BD62C8"/>
    <w:rsid w:val="00BD7BE3"/>
    <w:rsid w:val="00BD7C4A"/>
    <w:rsid w:val="00BE35E3"/>
    <w:rsid w:val="00BE5C56"/>
    <w:rsid w:val="00BF0E09"/>
    <w:rsid w:val="00BF2CFC"/>
    <w:rsid w:val="00BF3346"/>
    <w:rsid w:val="00BF46BD"/>
    <w:rsid w:val="00BF5703"/>
    <w:rsid w:val="00BF61E7"/>
    <w:rsid w:val="00C00632"/>
    <w:rsid w:val="00C25454"/>
    <w:rsid w:val="00C37BF1"/>
    <w:rsid w:val="00C401E3"/>
    <w:rsid w:val="00C408CA"/>
    <w:rsid w:val="00C41432"/>
    <w:rsid w:val="00C41843"/>
    <w:rsid w:val="00C423B8"/>
    <w:rsid w:val="00C44F3B"/>
    <w:rsid w:val="00C4759F"/>
    <w:rsid w:val="00C47D05"/>
    <w:rsid w:val="00C50596"/>
    <w:rsid w:val="00C53515"/>
    <w:rsid w:val="00C54257"/>
    <w:rsid w:val="00C54B56"/>
    <w:rsid w:val="00C55F6A"/>
    <w:rsid w:val="00C61409"/>
    <w:rsid w:val="00C63B1A"/>
    <w:rsid w:val="00C640A7"/>
    <w:rsid w:val="00C6568F"/>
    <w:rsid w:val="00C72735"/>
    <w:rsid w:val="00C74BDC"/>
    <w:rsid w:val="00C75EFB"/>
    <w:rsid w:val="00C82AB9"/>
    <w:rsid w:val="00C85099"/>
    <w:rsid w:val="00C853A1"/>
    <w:rsid w:val="00C85539"/>
    <w:rsid w:val="00C87408"/>
    <w:rsid w:val="00C911A8"/>
    <w:rsid w:val="00C933F5"/>
    <w:rsid w:val="00C95BBF"/>
    <w:rsid w:val="00C976F2"/>
    <w:rsid w:val="00CA00C0"/>
    <w:rsid w:val="00CA2C19"/>
    <w:rsid w:val="00CA4518"/>
    <w:rsid w:val="00CA6684"/>
    <w:rsid w:val="00CA7424"/>
    <w:rsid w:val="00CB6CD8"/>
    <w:rsid w:val="00CC511C"/>
    <w:rsid w:val="00CC70C8"/>
    <w:rsid w:val="00CC73C7"/>
    <w:rsid w:val="00CC7A7F"/>
    <w:rsid w:val="00CD328B"/>
    <w:rsid w:val="00CD5013"/>
    <w:rsid w:val="00CD5202"/>
    <w:rsid w:val="00CD6F89"/>
    <w:rsid w:val="00CE0505"/>
    <w:rsid w:val="00CE1F29"/>
    <w:rsid w:val="00CE6E07"/>
    <w:rsid w:val="00CE7D66"/>
    <w:rsid w:val="00CF05AE"/>
    <w:rsid w:val="00CF089E"/>
    <w:rsid w:val="00CF1A1B"/>
    <w:rsid w:val="00CF216E"/>
    <w:rsid w:val="00D02EFD"/>
    <w:rsid w:val="00D04776"/>
    <w:rsid w:val="00D04946"/>
    <w:rsid w:val="00D05DE2"/>
    <w:rsid w:val="00D07F3C"/>
    <w:rsid w:val="00D1023E"/>
    <w:rsid w:val="00D144E6"/>
    <w:rsid w:val="00D179CA"/>
    <w:rsid w:val="00D17CEE"/>
    <w:rsid w:val="00D200BE"/>
    <w:rsid w:val="00D20EEA"/>
    <w:rsid w:val="00D2493F"/>
    <w:rsid w:val="00D25BA8"/>
    <w:rsid w:val="00D25FD5"/>
    <w:rsid w:val="00D27E41"/>
    <w:rsid w:val="00D313E4"/>
    <w:rsid w:val="00D316C2"/>
    <w:rsid w:val="00D31EF8"/>
    <w:rsid w:val="00D3433F"/>
    <w:rsid w:val="00D35575"/>
    <w:rsid w:val="00D36F50"/>
    <w:rsid w:val="00D40A10"/>
    <w:rsid w:val="00D41CF4"/>
    <w:rsid w:val="00D41FB3"/>
    <w:rsid w:val="00D43EC5"/>
    <w:rsid w:val="00D53092"/>
    <w:rsid w:val="00D55010"/>
    <w:rsid w:val="00D56015"/>
    <w:rsid w:val="00D634EF"/>
    <w:rsid w:val="00D71874"/>
    <w:rsid w:val="00D76D02"/>
    <w:rsid w:val="00D83359"/>
    <w:rsid w:val="00D83447"/>
    <w:rsid w:val="00D83E2C"/>
    <w:rsid w:val="00D84B66"/>
    <w:rsid w:val="00D903D0"/>
    <w:rsid w:val="00D90B09"/>
    <w:rsid w:val="00D91460"/>
    <w:rsid w:val="00D92979"/>
    <w:rsid w:val="00DA0B60"/>
    <w:rsid w:val="00DA3B17"/>
    <w:rsid w:val="00DA3EAB"/>
    <w:rsid w:val="00DA4132"/>
    <w:rsid w:val="00DB1464"/>
    <w:rsid w:val="00DB4B69"/>
    <w:rsid w:val="00DB55B0"/>
    <w:rsid w:val="00DB560B"/>
    <w:rsid w:val="00DB5F0E"/>
    <w:rsid w:val="00DB69B3"/>
    <w:rsid w:val="00DB778F"/>
    <w:rsid w:val="00DC1570"/>
    <w:rsid w:val="00DC7A78"/>
    <w:rsid w:val="00DD4E66"/>
    <w:rsid w:val="00DD672E"/>
    <w:rsid w:val="00DE2485"/>
    <w:rsid w:val="00DE2A11"/>
    <w:rsid w:val="00DE438C"/>
    <w:rsid w:val="00DE4ED4"/>
    <w:rsid w:val="00DE786F"/>
    <w:rsid w:val="00DF03B2"/>
    <w:rsid w:val="00DF0FFE"/>
    <w:rsid w:val="00DF52BC"/>
    <w:rsid w:val="00DF5369"/>
    <w:rsid w:val="00E03AAB"/>
    <w:rsid w:val="00E03D4A"/>
    <w:rsid w:val="00E06193"/>
    <w:rsid w:val="00E06F84"/>
    <w:rsid w:val="00E1130F"/>
    <w:rsid w:val="00E14FEA"/>
    <w:rsid w:val="00E16A85"/>
    <w:rsid w:val="00E203F8"/>
    <w:rsid w:val="00E21489"/>
    <w:rsid w:val="00E23671"/>
    <w:rsid w:val="00E23E6D"/>
    <w:rsid w:val="00E31A95"/>
    <w:rsid w:val="00E3319B"/>
    <w:rsid w:val="00E3434E"/>
    <w:rsid w:val="00E344BF"/>
    <w:rsid w:val="00E3469D"/>
    <w:rsid w:val="00E373DF"/>
    <w:rsid w:val="00E44553"/>
    <w:rsid w:val="00E47590"/>
    <w:rsid w:val="00E506E4"/>
    <w:rsid w:val="00E54813"/>
    <w:rsid w:val="00E54F4B"/>
    <w:rsid w:val="00E55749"/>
    <w:rsid w:val="00E565A2"/>
    <w:rsid w:val="00E63381"/>
    <w:rsid w:val="00E648C5"/>
    <w:rsid w:val="00E672FD"/>
    <w:rsid w:val="00E73D96"/>
    <w:rsid w:val="00E7624A"/>
    <w:rsid w:val="00E825BE"/>
    <w:rsid w:val="00E83F68"/>
    <w:rsid w:val="00E84A4B"/>
    <w:rsid w:val="00E851E4"/>
    <w:rsid w:val="00E85B82"/>
    <w:rsid w:val="00E85C36"/>
    <w:rsid w:val="00E9290B"/>
    <w:rsid w:val="00E93B63"/>
    <w:rsid w:val="00E96692"/>
    <w:rsid w:val="00E97018"/>
    <w:rsid w:val="00E97E4A"/>
    <w:rsid w:val="00EA3B1B"/>
    <w:rsid w:val="00EA3F82"/>
    <w:rsid w:val="00EB3EE2"/>
    <w:rsid w:val="00EB76E2"/>
    <w:rsid w:val="00EC5EC4"/>
    <w:rsid w:val="00ED0FC1"/>
    <w:rsid w:val="00ED2165"/>
    <w:rsid w:val="00ED41DE"/>
    <w:rsid w:val="00ED5A91"/>
    <w:rsid w:val="00ED623C"/>
    <w:rsid w:val="00EE03AD"/>
    <w:rsid w:val="00EE04E6"/>
    <w:rsid w:val="00EE1DD8"/>
    <w:rsid w:val="00EF04B3"/>
    <w:rsid w:val="00EF1A0D"/>
    <w:rsid w:val="00EF263A"/>
    <w:rsid w:val="00EF26F8"/>
    <w:rsid w:val="00EF3D49"/>
    <w:rsid w:val="00EF40CA"/>
    <w:rsid w:val="00EF55EE"/>
    <w:rsid w:val="00EF78AA"/>
    <w:rsid w:val="00F02AA1"/>
    <w:rsid w:val="00F07F55"/>
    <w:rsid w:val="00F10540"/>
    <w:rsid w:val="00F1371B"/>
    <w:rsid w:val="00F22E8C"/>
    <w:rsid w:val="00F27D4B"/>
    <w:rsid w:val="00F30439"/>
    <w:rsid w:val="00F31C5F"/>
    <w:rsid w:val="00F36CE0"/>
    <w:rsid w:val="00F403A8"/>
    <w:rsid w:val="00F42646"/>
    <w:rsid w:val="00F43A16"/>
    <w:rsid w:val="00F43ADD"/>
    <w:rsid w:val="00F4658A"/>
    <w:rsid w:val="00F475C8"/>
    <w:rsid w:val="00F5256F"/>
    <w:rsid w:val="00F5364A"/>
    <w:rsid w:val="00F54A35"/>
    <w:rsid w:val="00F61DB4"/>
    <w:rsid w:val="00F63055"/>
    <w:rsid w:val="00F63064"/>
    <w:rsid w:val="00F6674D"/>
    <w:rsid w:val="00F709AE"/>
    <w:rsid w:val="00F75864"/>
    <w:rsid w:val="00F7616C"/>
    <w:rsid w:val="00F76F66"/>
    <w:rsid w:val="00F809A0"/>
    <w:rsid w:val="00F838CC"/>
    <w:rsid w:val="00F83A8A"/>
    <w:rsid w:val="00F90AFD"/>
    <w:rsid w:val="00F93DCC"/>
    <w:rsid w:val="00FA253B"/>
    <w:rsid w:val="00FA33A9"/>
    <w:rsid w:val="00FA391C"/>
    <w:rsid w:val="00FA5B20"/>
    <w:rsid w:val="00FA649E"/>
    <w:rsid w:val="00FA71F4"/>
    <w:rsid w:val="00FB2EEC"/>
    <w:rsid w:val="00FC0367"/>
    <w:rsid w:val="00FC1E7F"/>
    <w:rsid w:val="00FC2574"/>
    <w:rsid w:val="00FC27E3"/>
    <w:rsid w:val="00FC6C6B"/>
    <w:rsid w:val="00FC6CE5"/>
    <w:rsid w:val="00FD1242"/>
    <w:rsid w:val="00FE10B0"/>
    <w:rsid w:val="00FE30E4"/>
    <w:rsid w:val="00FE355B"/>
    <w:rsid w:val="00FE5DF2"/>
    <w:rsid w:val="00FE7E86"/>
    <w:rsid w:val="00FF5E8E"/>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62C8"/>
  </w:style>
  <w:style w:type="paragraph" w:styleId="Heading1">
    <w:name w:val="heading 1"/>
    <w:basedOn w:val="Normal"/>
    <w:next w:val="Normal"/>
    <w:link w:val="Heading1Char"/>
    <w:uiPriority w:val="9"/>
    <w:qFormat/>
    <w:rsid w:val="0083214A"/>
    <w:pPr>
      <w:outlineLvl w:val="0"/>
    </w:pPr>
    <w:rPr>
      <w:b/>
    </w:rPr>
  </w:style>
  <w:style w:type="paragraph" w:styleId="Heading2">
    <w:name w:val="heading 2"/>
    <w:basedOn w:val="Normal"/>
    <w:next w:val="Normal"/>
    <w:link w:val="Heading2Char"/>
    <w:uiPriority w:val="9"/>
    <w:unhideWhenUsed/>
    <w:qFormat/>
    <w:rsid w:val="0083214A"/>
    <w:pPr>
      <w:outlineLvl w:val="1"/>
    </w:pPr>
    <w:rPr>
      <w:b/>
    </w:rPr>
  </w:style>
  <w:style w:type="paragraph" w:styleId="Heading3">
    <w:name w:val="heading 3"/>
    <w:basedOn w:val="Normal"/>
    <w:next w:val="Normal"/>
    <w:link w:val="Heading3Char"/>
    <w:uiPriority w:val="9"/>
    <w:unhideWhenUsed/>
    <w:qFormat/>
    <w:rsid w:val="0036574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6574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36574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365747"/>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365747"/>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62C8"/>
    <w:rPr>
      <w:sz w:val="16"/>
      <w:szCs w:val="16"/>
    </w:rPr>
  </w:style>
  <w:style w:type="paragraph" w:styleId="CommentText">
    <w:name w:val="annotation text"/>
    <w:basedOn w:val="Normal"/>
    <w:link w:val="CommentTextChar"/>
    <w:uiPriority w:val="99"/>
    <w:semiHidden/>
    <w:unhideWhenUsed/>
    <w:rsid w:val="00BD62C8"/>
    <w:pPr>
      <w:spacing w:line="240" w:lineRule="auto"/>
    </w:pPr>
    <w:rPr>
      <w:sz w:val="20"/>
      <w:szCs w:val="20"/>
    </w:rPr>
  </w:style>
  <w:style w:type="character" w:customStyle="1" w:styleId="CommentTextChar">
    <w:name w:val="Comment Text Char"/>
    <w:basedOn w:val="DefaultParagraphFont"/>
    <w:link w:val="CommentText"/>
    <w:uiPriority w:val="99"/>
    <w:semiHidden/>
    <w:rsid w:val="00BD62C8"/>
    <w:rPr>
      <w:sz w:val="20"/>
      <w:szCs w:val="20"/>
    </w:rPr>
  </w:style>
  <w:style w:type="character" w:styleId="Hyperlink">
    <w:name w:val="Hyperlink"/>
    <w:basedOn w:val="DefaultParagraphFont"/>
    <w:uiPriority w:val="99"/>
    <w:unhideWhenUsed/>
    <w:rsid w:val="00BD62C8"/>
    <w:rPr>
      <w:color w:val="0000FF"/>
      <w:u w:val="single"/>
    </w:rPr>
  </w:style>
  <w:style w:type="paragraph" w:styleId="BalloonText">
    <w:name w:val="Balloon Text"/>
    <w:basedOn w:val="Normal"/>
    <w:link w:val="BalloonTextChar"/>
    <w:uiPriority w:val="99"/>
    <w:semiHidden/>
    <w:unhideWhenUsed/>
    <w:rsid w:val="00BD62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2C8"/>
    <w:rPr>
      <w:rFonts w:ascii="Segoe UI" w:hAnsi="Segoe UI" w:cs="Segoe UI"/>
      <w:sz w:val="18"/>
      <w:szCs w:val="18"/>
    </w:rPr>
  </w:style>
  <w:style w:type="paragraph" w:styleId="Bibliography">
    <w:name w:val="Bibliography"/>
    <w:basedOn w:val="Normal"/>
    <w:next w:val="Normal"/>
    <w:uiPriority w:val="37"/>
    <w:unhideWhenUsed/>
    <w:rsid w:val="00BD62C8"/>
    <w:pPr>
      <w:tabs>
        <w:tab w:val="left" w:pos="504"/>
      </w:tabs>
      <w:spacing w:after="240" w:line="240" w:lineRule="auto"/>
      <w:ind w:left="504" w:hanging="504"/>
    </w:pPr>
  </w:style>
  <w:style w:type="table" w:customStyle="1" w:styleId="PlainTable41">
    <w:name w:val="Plain Table 41"/>
    <w:basedOn w:val="TableNormal"/>
    <w:uiPriority w:val="44"/>
    <w:rsid w:val="00BD62C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Subject">
    <w:name w:val="annotation subject"/>
    <w:basedOn w:val="CommentText"/>
    <w:next w:val="CommentText"/>
    <w:link w:val="CommentSubjectChar"/>
    <w:uiPriority w:val="99"/>
    <w:semiHidden/>
    <w:unhideWhenUsed/>
    <w:rsid w:val="00470664"/>
    <w:rPr>
      <w:b/>
      <w:bCs/>
    </w:rPr>
  </w:style>
  <w:style w:type="character" w:customStyle="1" w:styleId="CommentSubjectChar">
    <w:name w:val="Comment Subject Char"/>
    <w:basedOn w:val="CommentTextChar"/>
    <w:link w:val="CommentSubject"/>
    <w:uiPriority w:val="99"/>
    <w:semiHidden/>
    <w:rsid w:val="00470664"/>
    <w:rPr>
      <w:b/>
      <w:bCs/>
      <w:sz w:val="20"/>
      <w:szCs w:val="20"/>
    </w:rPr>
  </w:style>
  <w:style w:type="paragraph" w:styleId="Revision">
    <w:name w:val="Revision"/>
    <w:hidden/>
    <w:uiPriority w:val="99"/>
    <w:semiHidden/>
    <w:rsid w:val="000F437B"/>
    <w:pPr>
      <w:spacing w:after="0" w:line="240" w:lineRule="auto"/>
    </w:pPr>
  </w:style>
  <w:style w:type="paragraph" w:styleId="ListParagraph">
    <w:name w:val="List Paragraph"/>
    <w:basedOn w:val="Normal"/>
    <w:uiPriority w:val="34"/>
    <w:qFormat/>
    <w:rsid w:val="00236498"/>
    <w:pPr>
      <w:ind w:left="720"/>
      <w:contextualSpacing/>
    </w:pPr>
  </w:style>
  <w:style w:type="character" w:customStyle="1" w:styleId="Heading2Char">
    <w:name w:val="Heading 2 Char"/>
    <w:basedOn w:val="DefaultParagraphFont"/>
    <w:link w:val="Heading2"/>
    <w:uiPriority w:val="9"/>
    <w:rsid w:val="0083214A"/>
    <w:rPr>
      <w:b/>
    </w:rPr>
  </w:style>
  <w:style w:type="character" w:customStyle="1" w:styleId="Heading3Char">
    <w:name w:val="Heading 3 Char"/>
    <w:basedOn w:val="DefaultParagraphFont"/>
    <w:link w:val="Heading3"/>
    <w:uiPriority w:val="9"/>
    <w:rsid w:val="0036574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365747"/>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365747"/>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365747"/>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365747"/>
    <w:rPr>
      <w:rFonts w:asciiTheme="majorHAnsi" w:eastAsiaTheme="majorEastAsia" w:hAnsiTheme="majorHAnsi" w:cstheme="majorBidi"/>
      <w:i/>
      <w:iCs/>
      <w:color w:val="243F60" w:themeColor="accent1" w:themeShade="7F"/>
    </w:rPr>
  </w:style>
  <w:style w:type="table" w:styleId="TableGrid">
    <w:name w:val="Table Grid"/>
    <w:basedOn w:val="TableNormal"/>
    <w:uiPriority w:val="59"/>
    <w:rsid w:val="00A125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364AE"/>
  </w:style>
  <w:style w:type="paragraph" w:styleId="Header">
    <w:name w:val="header"/>
    <w:basedOn w:val="Normal"/>
    <w:link w:val="HeaderChar"/>
    <w:uiPriority w:val="99"/>
    <w:unhideWhenUsed/>
    <w:rsid w:val="001364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4AE"/>
  </w:style>
  <w:style w:type="paragraph" w:styleId="Footer">
    <w:name w:val="footer"/>
    <w:basedOn w:val="Normal"/>
    <w:link w:val="FooterChar"/>
    <w:uiPriority w:val="99"/>
    <w:unhideWhenUsed/>
    <w:rsid w:val="001364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4AE"/>
  </w:style>
  <w:style w:type="character" w:customStyle="1" w:styleId="Heading1Char">
    <w:name w:val="Heading 1 Char"/>
    <w:basedOn w:val="DefaultParagraphFont"/>
    <w:link w:val="Heading1"/>
    <w:uiPriority w:val="9"/>
    <w:rsid w:val="0083214A"/>
    <w:rPr>
      <w:b/>
    </w:rPr>
  </w:style>
  <w:style w:type="paragraph" w:styleId="TOCHeading">
    <w:name w:val="TOC Heading"/>
    <w:basedOn w:val="Heading1"/>
    <w:next w:val="Normal"/>
    <w:uiPriority w:val="39"/>
    <w:unhideWhenUsed/>
    <w:qFormat/>
    <w:rsid w:val="0083214A"/>
    <w:pPr>
      <w:spacing w:line="259" w:lineRule="auto"/>
      <w:outlineLvl w:val="9"/>
    </w:pPr>
  </w:style>
  <w:style w:type="paragraph" w:styleId="TOC1">
    <w:name w:val="toc 1"/>
    <w:basedOn w:val="Normal"/>
    <w:next w:val="Normal"/>
    <w:autoRedefine/>
    <w:uiPriority w:val="39"/>
    <w:unhideWhenUsed/>
    <w:rsid w:val="0083214A"/>
    <w:pPr>
      <w:spacing w:after="100"/>
    </w:pPr>
  </w:style>
  <w:style w:type="paragraph" w:styleId="TOC2">
    <w:name w:val="toc 2"/>
    <w:basedOn w:val="Normal"/>
    <w:next w:val="Normal"/>
    <w:autoRedefine/>
    <w:uiPriority w:val="39"/>
    <w:unhideWhenUsed/>
    <w:rsid w:val="0083214A"/>
    <w:pPr>
      <w:spacing w:after="100"/>
      <w:ind w:left="220"/>
    </w:pPr>
  </w:style>
</w:styles>
</file>

<file path=word/webSettings.xml><?xml version="1.0" encoding="utf-8"?>
<w:webSettings xmlns:r="http://schemas.openxmlformats.org/officeDocument/2006/relationships" xmlns:w="http://schemas.openxmlformats.org/wordprocessingml/2006/main">
  <w:divs>
    <w:div w:id="22751038">
      <w:bodyDiv w:val="1"/>
      <w:marLeft w:val="0"/>
      <w:marRight w:val="0"/>
      <w:marTop w:val="0"/>
      <w:marBottom w:val="0"/>
      <w:divBdr>
        <w:top w:val="none" w:sz="0" w:space="0" w:color="auto"/>
        <w:left w:val="none" w:sz="0" w:space="0" w:color="auto"/>
        <w:bottom w:val="none" w:sz="0" w:space="0" w:color="auto"/>
        <w:right w:val="none" w:sz="0" w:space="0" w:color="auto"/>
      </w:divBdr>
    </w:div>
    <w:div w:id="361169880">
      <w:bodyDiv w:val="1"/>
      <w:marLeft w:val="0"/>
      <w:marRight w:val="0"/>
      <w:marTop w:val="0"/>
      <w:marBottom w:val="0"/>
      <w:divBdr>
        <w:top w:val="none" w:sz="0" w:space="0" w:color="auto"/>
        <w:left w:val="none" w:sz="0" w:space="0" w:color="auto"/>
        <w:bottom w:val="none" w:sz="0" w:space="0" w:color="auto"/>
        <w:right w:val="none" w:sz="0" w:space="0" w:color="auto"/>
      </w:divBdr>
    </w:div>
    <w:div w:id="656422592">
      <w:bodyDiv w:val="1"/>
      <w:marLeft w:val="0"/>
      <w:marRight w:val="0"/>
      <w:marTop w:val="0"/>
      <w:marBottom w:val="0"/>
      <w:divBdr>
        <w:top w:val="none" w:sz="0" w:space="0" w:color="auto"/>
        <w:left w:val="none" w:sz="0" w:space="0" w:color="auto"/>
        <w:bottom w:val="none" w:sz="0" w:space="0" w:color="auto"/>
        <w:right w:val="none" w:sz="0" w:space="0" w:color="auto"/>
      </w:divBdr>
    </w:div>
    <w:div w:id="775443169">
      <w:bodyDiv w:val="1"/>
      <w:marLeft w:val="0"/>
      <w:marRight w:val="0"/>
      <w:marTop w:val="0"/>
      <w:marBottom w:val="0"/>
      <w:divBdr>
        <w:top w:val="none" w:sz="0" w:space="0" w:color="auto"/>
        <w:left w:val="none" w:sz="0" w:space="0" w:color="auto"/>
        <w:bottom w:val="none" w:sz="0" w:space="0" w:color="auto"/>
        <w:right w:val="none" w:sz="0" w:space="0" w:color="auto"/>
      </w:divBdr>
    </w:div>
    <w:div w:id="1718819266">
      <w:bodyDiv w:val="1"/>
      <w:marLeft w:val="0"/>
      <w:marRight w:val="0"/>
      <w:marTop w:val="0"/>
      <w:marBottom w:val="0"/>
      <w:divBdr>
        <w:top w:val="none" w:sz="0" w:space="0" w:color="auto"/>
        <w:left w:val="none" w:sz="0" w:space="0" w:color="auto"/>
        <w:bottom w:val="none" w:sz="0" w:space="0" w:color="auto"/>
        <w:right w:val="none" w:sz="0" w:space="0" w:color="auto"/>
      </w:divBdr>
    </w:div>
    <w:div w:id="203935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38540AE1CC5A43B9D53BBB67901366" ma:contentTypeVersion="8" ma:contentTypeDescription="Create a new document." ma:contentTypeScope="" ma:versionID="e4239f7b13b304c4671f503c59935fbc">
  <xsd:schema xmlns:xsd="http://www.w3.org/2001/XMLSchema" xmlns:xs="http://www.w3.org/2001/XMLSchema" xmlns:p="http://schemas.microsoft.com/office/2006/metadata/properties" xmlns:ns3="732df621-09e9-48f9-92a5-4b6e359e3bef" targetNamespace="http://schemas.microsoft.com/office/2006/metadata/properties" ma:root="true" ma:fieldsID="766c8c48e8ce6d661d9500bbdc2c54b7" ns3:_="">
    <xsd:import namespace="732df621-09e9-48f9-92a5-4b6e359e3be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2df621-09e9-48f9-92a5-4b6e359e3b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A24A4-7CFC-4FF7-9183-5AA4A6CB2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2df621-09e9-48f9-92a5-4b6e359e3b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C18CE15-2F32-4659-93A0-0D1B2E5AC908}">
  <ds:schemaRefs>
    <ds:schemaRef ds:uri="http://schemas.microsoft.com/sharepoint/v3/contenttype/forms"/>
  </ds:schemaRefs>
</ds:datastoreItem>
</file>

<file path=customXml/itemProps3.xml><?xml version="1.0" encoding="utf-8"?>
<ds:datastoreItem xmlns:ds="http://schemas.openxmlformats.org/officeDocument/2006/customXml" ds:itemID="{0F0537DE-B4C1-4EF8-A27F-0F436102C56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63BFEDD-5365-41D5-AF3D-34907DE8E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273</Words>
  <Characters>1295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um Mortimer</dc:creator>
  <cp:lastModifiedBy>Deepa</cp:lastModifiedBy>
  <cp:revision>2</cp:revision>
  <dcterms:created xsi:type="dcterms:W3CDTF">2021-04-12T10:54:00Z</dcterms:created>
  <dcterms:modified xsi:type="dcterms:W3CDTF">2021-04-1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NQlfJYJe"/&gt;&lt;style id="http://www.zotero.org/styles/clinical-infectious-diseases" hasBibliography="1" bibliographyStyleHasBeenSet="1"/&gt;&lt;prefs&gt;&lt;pref name="fieldType" value="Field"/&gt;&lt;/prefs&gt;&lt;/data&gt;</vt:lpwstr>
  </property>
  <property fmtid="{D5CDD505-2E9C-101B-9397-08002B2CF9AE}" pid="3" name="ContentTypeId">
    <vt:lpwstr>0x0101000938540AE1CC5A43B9D53BBB67901366</vt:lpwstr>
  </property>
</Properties>
</file>